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80C88" w14:textId="77777777" w:rsidR="00831745" w:rsidRPr="003379FD" w:rsidRDefault="00831745" w:rsidP="00F4553B">
      <w:pPr>
        <w:spacing w:line="360" w:lineRule="auto"/>
        <w:rPr>
          <w:rFonts w:cstheme="minorHAnsi"/>
          <w:b/>
          <w:sz w:val="24"/>
          <w:szCs w:val="24"/>
        </w:rPr>
      </w:pPr>
      <w:bookmarkStart w:id="0" w:name="_Hlk531341745"/>
      <w:bookmarkStart w:id="1" w:name="_Hlk535246932"/>
      <w:bookmarkStart w:id="2" w:name="_Hlk5544700"/>
    </w:p>
    <w:p w14:paraId="0B065BCF" w14:textId="39ADBC4C" w:rsidR="00831745" w:rsidRPr="003379FD" w:rsidRDefault="00831745" w:rsidP="00F4553B">
      <w:pPr>
        <w:spacing w:line="360" w:lineRule="auto"/>
        <w:rPr>
          <w:rFonts w:cstheme="minorHAnsi"/>
          <w:b/>
          <w:sz w:val="24"/>
          <w:szCs w:val="24"/>
        </w:rPr>
      </w:pPr>
    </w:p>
    <w:p w14:paraId="591D7212" w14:textId="77777777" w:rsidR="00A167EA" w:rsidRPr="003379FD" w:rsidRDefault="00A167EA" w:rsidP="00F4553B">
      <w:pPr>
        <w:spacing w:line="360" w:lineRule="auto"/>
        <w:rPr>
          <w:rFonts w:cstheme="minorHAnsi"/>
          <w:b/>
          <w:sz w:val="24"/>
          <w:szCs w:val="24"/>
        </w:rPr>
      </w:pPr>
    </w:p>
    <w:p w14:paraId="353D2CC1" w14:textId="77777777" w:rsidR="00831745" w:rsidRPr="003379FD" w:rsidRDefault="00831745" w:rsidP="00F4553B">
      <w:pPr>
        <w:spacing w:line="360" w:lineRule="auto"/>
        <w:rPr>
          <w:rFonts w:cstheme="minorHAnsi"/>
          <w:b/>
          <w:sz w:val="24"/>
          <w:szCs w:val="24"/>
        </w:rPr>
      </w:pPr>
    </w:p>
    <w:p w14:paraId="1511E770" w14:textId="4A440414" w:rsidR="00F4553B" w:rsidRPr="003379FD" w:rsidRDefault="008F1E33" w:rsidP="00831745">
      <w:pPr>
        <w:spacing w:line="360" w:lineRule="auto"/>
        <w:jc w:val="center"/>
        <w:rPr>
          <w:rFonts w:cstheme="minorHAnsi"/>
          <w:sz w:val="24"/>
          <w:szCs w:val="24"/>
        </w:rPr>
      </w:pPr>
      <w:r>
        <w:rPr>
          <w:rFonts w:cstheme="minorHAnsi"/>
          <w:sz w:val="24"/>
          <w:szCs w:val="24"/>
        </w:rPr>
        <w:t>Examining</w:t>
      </w:r>
      <w:r w:rsidR="006803F2">
        <w:rPr>
          <w:rFonts w:cstheme="minorHAnsi"/>
          <w:sz w:val="24"/>
          <w:szCs w:val="24"/>
        </w:rPr>
        <w:t xml:space="preserve"> the Impact of</w:t>
      </w:r>
      <w:r w:rsidR="00831745" w:rsidRPr="003379FD">
        <w:rPr>
          <w:rFonts w:cstheme="minorHAnsi"/>
          <w:sz w:val="24"/>
          <w:szCs w:val="24"/>
        </w:rPr>
        <w:t xml:space="preserve"> Publication and Reporting Biases </w:t>
      </w:r>
      <w:r w:rsidR="002258EE">
        <w:rPr>
          <w:rFonts w:cstheme="minorHAnsi"/>
          <w:sz w:val="24"/>
          <w:szCs w:val="24"/>
        </w:rPr>
        <w:t xml:space="preserve">on </w:t>
      </w:r>
      <w:r w:rsidR="00831745" w:rsidRPr="003379FD">
        <w:rPr>
          <w:rFonts w:cstheme="minorHAnsi"/>
          <w:sz w:val="24"/>
          <w:szCs w:val="24"/>
        </w:rPr>
        <w:t>Effect Sizes in Published Behavioural Sciences Research</w:t>
      </w:r>
      <w:r w:rsidR="006E30A1">
        <w:rPr>
          <w:rFonts w:cstheme="minorHAnsi"/>
          <w:sz w:val="24"/>
          <w:szCs w:val="24"/>
        </w:rPr>
        <w:t xml:space="preserve"> </w:t>
      </w:r>
      <w:r w:rsidR="004855AB">
        <w:rPr>
          <w:rFonts w:cstheme="minorHAnsi"/>
          <w:sz w:val="24"/>
          <w:szCs w:val="24"/>
        </w:rPr>
        <w:t>U</w:t>
      </w:r>
      <w:r w:rsidR="006E30A1">
        <w:rPr>
          <w:rFonts w:cstheme="minorHAnsi"/>
          <w:sz w:val="24"/>
          <w:szCs w:val="24"/>
        </w:rPr>
        <w:t>sing Lage Scale Replication Projects</w:t>
      </w:r>
    </w:p>
    <w:p w14:paraId="6AE85DB8" w14:textId="06297FC3" w:rsidR="00F4553B" w:rsidRPr="003379FD" w:rsidRDefault="00F4553B" w:rsidP="00831745">
      <w:pPr>
        <w:spacing w:line="360" w:lineRule="auto"/>
        <w:jc w:val="center"/>
        <w:rPr>
          <w:rFonts w:cstheme="minorHAnsi"/>
          <w:sz w:val="24"/>
          <w:szCs w:val="24"/>
        </w:rPr>
      </w:pPr>
      <w:r w:rsidRPr="003379FD">
        <w:rPr>
          <w:rFonts w:cstheme="minorHAnsi"/>
          <w:sz w:val="24"/>
          <w:szCs w:val="24"/>
        </w:rPr>
        <w:t>F. Singleton Thorn</w:t>
      </w:r>
      <w:r w:rsidRPr="003379FD">
        <w:rPr>
          <w:rFonts w:cstheme="minorHAnsi"/>
          <w:sz w:val="24"/>
          <w:szCs w:val="24"/>
          <w:vertAlign w:val="superscript"/>
        </w:rPr>
        <w:t>1,2</w:t>
      </w:r>
      <w:r w:rsidRPr="003379FD">
        <w:rPr>
          <w:rFonts w:cstheme="minorHAnsi"/>
          <w:sz w:val="24"/>
          <w:szCs w:val="24"/>
        </w:rPr>
        <w:t>, F. Fidler</w:t>
      </w:r>
      <w:r w:rsidRPr="003379FD">
        <w:rPr>
          <w:rFonts w:cstheme="minorHAnsi"/>
          <w:sz w:val="24"/>
          <w:szCs w:val="24"/>
          <w:vertAlign w:val="superscript"/>
        </w:rPr>
        <w:t>2,3</w:t>
      </w:r>
      <w:r w:rsidRPr="003379FD">
        <w:rPr>
          <w:rFonts w:cstheme="minorHAnsi"/>
          <w:sz w:val="24"/>
          <w:szCs w:val="24"/>
        </w:rPr>
        <w:t>, P. Dudgeon</w:t>
      </w:r>
      <w:r w:rsidRPr="003379FD">
        <w:rPr>
          <w:rFonts w:cstheme="minorHAnsi"/>
          <w:sz w:val="24"/>
          <w:szCs w:val="24"/>
          <w:vertAlign w:val="superscript"/>
        </w:rPr>
        <w:t>1</w:t>
      </w:r>
    </w:p>
    <w:p w14:paraId="6F605839" w14:textId="011722E0" w:rsidR="00F4553B" w:rsidRPr="003379FD" w:rsidRDefault="00F4553B" w:rsidP="00831745">
      <w:pPr>
        <w:spacing w:line="360" w:lineRule="auto"/>
        <w:jc w:val="center"/>
        <w:rPr>
          <w:rFonts w:cstheme="minorHAnsi"/>
          <w:sz w:val="24"/>
          <w:szCs w:val="24"/>
        </w:rPr>
      </w:pPr>
      <w:r w:rsidRPr="003379FD">
        <w:rPr>
          <w:rFonts w:cstheme="minorHAnsi"/>
          <w:sz w:val="24"/>
          <w:szCs w:val="24"/>
          <w:vertAlign w:val="superscript"/>
        </w:rPr>
        <w:t>1</w:t>
      </w:r>
      <w:r w:rsidRPr="003379FD">
        <w:rPr>
          <w:rFonts w:cstheme="minorHAnsi"/>
          <w:sz w:val="24"/>
          <w:szCs w:val="24"/>
        </w:rPr>
        <w:t xml:space="preserve">University of Melbourne, School of Psychological Sciences, </w:t>
      </w:r>
      <w:r w:rsidRPr="003379FD">
        <w:rPr>
          <w:rFonts w:cstheme="minorHAnsi"/>
          <w:sz w:val="24"/>
          <w:szCs w:val="24"/>
          <w:vertAlign w:val="superscript"/>
        </w:rPr>
        <w:t>2</w:t>
      </w:r>
      <w:r w:rsidRPr="003379FD">
        <w:rPr>
          <w:rFonts w:cstheme="minorHAnsi"/>
          <w:sz w:val="24"/>
          <w:szCs w:val="24"/>
        </w:rPr>
        <w:t xml:space="preserve">University of Melbourne, School of Historical and Philosophical Studies, </w:t>
      </w:r>
      <w:r w:rsidRPr="003379FD">
        <w:rPr>
          <w:rFonts w:cstheme="minorHAnsi"/>
          <w:sz w:val="24"/>
          <w:szCs w:val="24"/>
          <w:vertAlign w:val="superscript"/>
        </w:rPr>
        <w:t>3</w:t>
      </w:r>
      <w:r w:rsidRPr="003379FD">
        <w:rPr>
          <w:rFonts w:cstheme="minorHAnsi"/>
          <w:sz w:val="24"/>
          <w:szCs w:val="24"/>
        </w:rPr>
        <w:t>University of Melbourne, School of Biosciences</w:t>
      </w:r>
    </w:p>
    <w:p w14:paraId="027B5149" w14:textId="77777777" w:rsidR="00A167EA" w:rsidRPr="003379FD" w:rsidRDefault="00A167EA" w:rsidP="00F4553B">
      <w:pPr>
        <w:spacing w:line="360" w:lineRule="auto"/>
        <w:rPr>
          <w:rFonts w:cstheme="minorHAnsi"/>
          <w:sz w:val="24"/>
          <w:szCs w:val="24"/>
          <w:lang w:val="en-US"/>
        </w:rPr>
      </w:pPr>
    </w:p>
    <w:p w14:paraId="5F984F75" w14:textId="43A5FA2C" w:rsidR="00A167EA" w:rsidRPr="003379FD" w:rsidRDefault="00A167EA" w:rsidP="00A167EA">
      <w:pPr>
        <w:spacing w:line="360" w:lineRule="auto"/>
        <w:jc w:val="center"/>
        <w:rPr>
          <w:rFonts w:cstheme="minorHAnsi"/>
          <w:sz w:val="24"/>
          <w:szCs w:val="24"/>
          <w:lang w:val="en-US"/>
        </w:rPr>
      </w:pPr>
      <w:r w:rsidRPr="003379FD">
        <w:rPr>
          <w:rFonts w:cstheme="minorHAnsi"/>
          <w:sz w:val="24"/>
          <w:szCs w:val="24"/>
          <w:lang w:val="en-US"/>
        </w:rPr>
        <w:t>Author note</w:t>
      </w:r>
      <w:r w:rsidR="006564D8" w:rsidRPr="003379FD">
        <w:rPr>
          <w:rFonts w:cstheme="minorHAnsi"/>
          <w:sz w:val="24"/>
          <w:szCs w:val="24"/>
          <w:lang w:val="en-US"/>
        </w:rPr>
        <w:t>:</w:t>
      </w:r>
    </w:p>
    <w:p w14:paraId="6E4A2C94" w14:textId="3ED50042" w:rsidR="00A167EA" w:rsidRPr="003379FD" w:rsidRDefault="0038241D" w:rsidP="00F4553B">
      <w:pPr>
        <w:spacing w:line="360" w:lineRule="auto"/>
        <w:rPr>
          <w:rFonts w:cstheme="minorHAnsi"/>
          <w:sz w:val="24"/>
          <w:szCs w:val="24"/>
        </w:rPr>
      </w:pPr>
      <w:r w:rsidRPr="003379FD">
        <w:rPr>
          <w:rFonts w:cstheme="minorHAnsi"/>
          <w:sz w:val="24"/>
          <w:szCs w:val="24"/>
          <w:lang w:val="en-US"/>
        </w:rPr>
        <w:t xml:space="preserve">This research was supported by an Australian Government </w:t>
      </w:r>
      <w:r w:rsidRPr="003379FD">
        <w:rPr>
          <w:rFonts w:cstheme="minorHAnsi"/>
          <w:sz w:val="24"/>
          <w:szCs w:val="24"/>
          <w:shd w:val="clear" w:color="auto" w:fill="FFFFFF"/>
        </w:rPr>
        <w:t>Research Training Program Scholarship awarded to F. Singleton Thorn.</w:t>
      </w:r>
      <w:r w:rsidR="00A167EA" w:rsidRPr="003379FD">
        <w:rPr>
          <w:rFonts w:cstheme="minorHAnsi"/>
          <w:sz w:val="24"/>
          <w:szCs w:val="24"/>
        </w:rPr>
        <w:t xml:space="preserve"> </w:t>
      </w:r>
    </w:p>
    <w:p w14:paraId="5EDE5B26" w14:textId="27247DA0" w:rsidR="00A167EA" w:rsidRPr="003379FD" w:rsidRDefault="00B3075A" w:rsidP="0038241D">
      <w:pPr>
        <w:spacing w:line="360" w:lineRule="auto"/>
        <w:rPr>
          <w:rFonts w:cstheme="minorHAnsi"/>
          <w:sz w:val="24"/>
          <w:szCs w:val="24"/>
        </w:rPr>
      </w:pPr>
      <w:r w:rsidRPr="003379FD">
        <w:rPr>
          <w:rFonts w:cstheme="minorHAnsi"/>
          <w:sz w:val="24"/>
          <w:szCs w:val="24"/>
        </w:rPr>
        <w:t>Correspondence concerning this article should be addressed to</w:t>
      </w:r>
      <w:r w:rsidR="00F4553B" w:rsidRPr="003379FD">
        <w:rPr>
          <w:rFonts w:cstheme="minorHAnsi"/>
          <w:sz w:val="24"/>
          <w:szCs w:val="24"/>
        </w:rPr>
        <w:t xml:space="preserve"> F. Singleton Thorn, Faculty of Medicine, Dentistry and Health Sciences, School of Psychological Sciences, University of Melbourne,</w:t>
      </w:r>
      <w:r w:rsidR="00443B80" w:rsidRPr="003379FD">
        <w:rPr>
          <w:rFonts w:cstheme="minorHAnsi"/>
          <w:sz w:val="24"/>
          <w:szCs w:val="24"/>
        </w:rPr>
        <w:t xml:space="preserve"> </w:t>
      </w:r>
      <w:r w:rsidR="00227B8C" w:rsidRPr="003379FD">
        <w:rPr>
          <w:rFonts w:cstheme="minorHAnsi"/>
          <w:sz w:val="24"/>
          <w:szCs w:val="24"/>
        </w:rPr>
        <w:t>Parkville,</w:t>
      </w:r>
      <w:r w:rsidR="00F4553B" w:rsidRPr="003379FD">
        <w:rPr>
          <w:rFonts w:cstheme="minorHAnsi"/>
          <w:sz w:val="24"/>
          <w:szCs w:val="24"/>
        </w:rPr>
        <w:t xml:space="preserve"> Victoria</w:t>
      </w:r>
      <w:r w:rsidR="00CD365F" w:rsidRPr="003379FD">
        <w:rPr>
          <w:rFonts w:cstheme="minorHAnsi"/>
          <w:sz w:val="24"/>
          <w:szCs w:val="24"/>
        </w:rPr>
        <w:t>, 3010</w:t>
      </w:r>
      <w:r w:rsidR="00227B8C" w:rsidRPr="003379FD">
        <w:rPr>
          <w:rFonts w:cstheme="minorHAnsi"/>
          <w:sz w:val="24"/>
          <w:szCs w:val="24"/>
        </w:rPr>
        <w:t xml:space="preserve">, </w:t>
      </w:r>
      <w:r w:rsidR="00F4553B" w:rsidRPr="003379FD">
        <w:rPr>
          <w:rFonts w:cstheme="minorHAnsi"/>
          <w:sz w:val="24"/>
          <w:szCs w:val="24"/>
        </w:rPr>
        <w:t>Australia</w:t>
      </w:r>
      <w:r w:rsidRPr="003379FD">
        <w:rPr>
          <w:rFonts w:cstheme="minorHAnsi"/>
          <w:sz w:val="24"/>
          <w:szCs w:val="24"/>
        </w:rPr>
        <w:t>.</w:t>
      </w:r>
      <w:r w:rsidR="00F4553B" w:rsidRPr="003379FD">
        <w:rPr>
          <w:rFonts w:cstheme="minorHAnsi"/>
          <w:sz w:val="24"/>
          <w:szCs w:val="24"/>
        </w:rPr>
        <w:t xml:space="preserve"> Email: </w:t>
      </w:r>
      <w:hyperlink r:id="rId7" w:history="1">
        <w:r w:rsidR="00F4553B" w:rsidRPr="003379FD">
          <w:rPr>
            <w:rFonts w:cstheme="minorHAnsi"/>
            <w:sz w:val="24"/>
            <w:szCs w:val="24"/>
          </w:rPr>
          <w:t>fsingletonthorn@gmail.com</w:t>
        </w:r>
      </w:hyperlink>
      <w:r w:rsidR="003522EE" w:rsidRPr="003379FD">
        <w:rPr>
          <w:rFonts w:cstheme="minorHAnsi"/>
          <w:sz w:val="24"/>
          <w:szCs w:val="24"/>
        </w:rPr>
        <w:t xml:space="preserve"> or felixs@unimelb.edu.au </w:t>
      </w:r>
    </w:p>
    <w:p w14:paraId="2FB526CE" w14:textId="539E7C8F" w:rsidR="00533C6B" w:rsidRPr="003379FD" w:rsidRDefault="004C224A" w:rsidP="00533C6B">
      <w:pPr>
        <w:spacing w:line="360" w:lineRule="auto"/>
        <w:jc w:val="center"/>
        <w:rPr>
          <w:rFonts w:cstheme="minorHAnsi"/>
          <w:color w:val="000000" w:themeColor="text1"/>
          <w:sz w:val="24"/>
          <w:szCs w:val="24"/>
          <w:lang w:val="en-US"/>
        </w:rPr>
      </w:pPr>
      <w:r w:rsidRPr="003379FD">
        <w:rPr>
          <w:rFonts w:cstheme="minorHAnsi"/>
          <w:color w:val="000000" w:themeColor="text1"/>
          <w:sz w:val="24"/>
          <w:szCs w:val="24"/>
          <w:lang w:val="en-US"/>
        </w:rPr>
        <w:t>Author contributions:</w:t>
      </w:r>
    </w:p>
    <w:p w14:paraId="34A5A650" w14:textId="368007C6" w:rsidR="004C224A" w:rsidRPr="003379FD" w:rsidRDefault="004C224A" w:rsidP="004C224A">
      <w:pPr>
        <w:spacing w:line="360" w:lineRule="auto"/>
        <w:rPr>
          <w:rFonts w:cstheme="minorHAnsi"/>
          <w:color w:val="000000" w:themeColor="text1"/>
          <w:sz w:val="24"/>
          <w:szCs w:val="24"/>
          <w:lang w:val="en-US"/>
        </w:rPr>
      </w:pPr>
      <w:r w:rsidRPr="003379FD">
        <w:rPr>
          <w:rFonts w:cstheme="minorHAnsi"/>
          <w:color w:val="000000" w:themeColor="text1"/>
          <w:sz w:val="24"/>
          <w:szCs w:val="24"/>
          <w:lang w:val="en-US"/>
        </w:rPr>
        <w:t>F. Singleton Thorn</w:t>
      </w:r>
      <w:r w:rsidRPr="003379FD">
        <w:rPr>
          <w:rFonts w:cstheme="minorHAnsi"/>
          <w:color w:val="000000" w:themeColor="text1"/>
          <w:sz w:val="24"/>
          <w:szCs w:val="24"/>
        </w:rPr>
        <w:t xml:space="preserve"> </w:t>
      </w:r>
      <w:r w:rsidRPr="003379FD">
        <w:rPr>
          <w:rFonts w:cstheme="minorHAnsi"/>
          <w:color w:val="000000" w:themeColor="text1"/>
          <w:sz w:val="24"/>
          <w:szCs w:val="24"/>
          <w:lang w:val="en-US"/>
        </w:rPr>
        <w:t xml:space="preserve">conceptualized the research question, designed and performed the statistical analysis, collected the data and drafted this manuscript. F. Fidler and P. Dudgeon provided critical revisions </w:t>
      </w:r>
      <w:r w:rsidR="008E5094">
        <w:rPr>
          <w:rFonts w:cstheme="minorHAnsi"/>
          <w:color w:val="000000" w:themeColor="text1"/>
          <w:sz w:val="24"/>
          <w:szCs w:val="24"/>
          <w:lang w:val="en-US"/>
        </w:rPr>
        <w:t>and advice on</w:t>
      </w:r>
      <w:r w:rsidRPr="003379FD">
        <w:rPr>
          <w:rFonts w:cstheme="minorHAnsi"/>
          <w:color w:val="000000" w:themeColor="text1"/>
          <w:sz w:val="24"/>
          <w:szCs w:val="24"/>
          <w:lang w:val="en-US"/>
        </w:rPr>
        <w:t xml:space="preserve"> this manuscript. P. Dudgeon gave essential advice on the statistical analyses reported in this manuscript. </w:t>
      </w:r>
    </w:p>
    <w:p w14:paraId="16C3CA92" w14:textId="029D5899" w:rsidR="00F4553B" w:rsidRPr="003379FD" w:rsidRDefault="00F4553B" w:rsidP="0038241D">
      <w:pPr>
        <w:spacing w:line="360" w:lineRule="auto"/>
        <w:rPr>
          <w:rFonts w:cstheme="minorHAnsi"/>
          <w:sz w:val="24"/>
          <w:szCs w:val="24"/>
          <w:lang w:val="en-US"/>
        </w:rPr>
      </w:pPr>
      <w:r w:rsidRPr="003379FD">
        <w:rPr>
          <w:rFonts w:cstheme="minorHAnsi"/>
          <w:sz w:val="24"/>
          <w:szCs w:val="24"/>
        </w:rPr>
        <w:br w:type="page"/>
      </w:r>
    </w:p>
    <w:p w14:paraId="72392FE5" w14:textId="77777777" w:rsidR="002F5BD7" w:rsidRPr="003379FD" w:rsidRDefault="002F5BD7" w:rsidP="00A167EA">
      <w:pPr>
        <w:keepNext/>
        <w:keepLines/>
        <w:spacing w:before="40" w:after="0" w:line="360" w:lineRule="auto"/>
        <w:jc w:val="center"/>
        <w:outlineLvl w:val="1"/>
        <w:rPr>
          <w:rFonts w:eastAsiaTheme="majorEastAsia" w:cstheme="minorHAnsi"/>
          <w:b/>
          <w:sz w:val="26"/>
          <w:szCs w:val="26"/>
        </w:rPr>
      </w:pPr>
      <w:r w:rsidRPr="003379FD">
        <w:rPr>
          <w:rFonts w:eastAsiaTheme="majorEastAsia" w:cstheme="minorHAnsi"/>
          <w:b/>
          <w:sz w:val="26"/>
          <w:szCs w:val="26"/>
        </w:rPr>
        <w:lastRenderedPageBreak/>
        <w:t>Abstract</w:t>
      </w:r>
    </w:p>
    <w:p w14:paraId="1C92467F" w14:textId="71A183F2" w:rsidR="00B72672" w:rsidRPr="003379FD" w:rsidRDefault="00B72672" w:rsidP="008C0C4F">
      <w:pPr>
        <w:spacing w:line="360" w:lineRule="auto"/>
        <w:rPr>
          <w:rFonts w:cstheme="minorHAnsi"/>
          <w:sz w:val="24"/>
          <w:szCs w:val="24"/>
        </w:rPr>
      </w:pPr>
      <w:r w:rsidRPr="003379FD">
        <w:rPr>
          <w:rFonts w:cstheme="minorHAnsi"/>
          <w:sz w:val="24"/>
          <w:szCs w:val="24"/>
        </w:rPr>
        <w:t xml:space="preserve">This paper examines 306 replication studies from eigh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directly replicated a set of published studies – to </w:t>
      </w:r>
      <w:r w:rsidR="009D6635">
        <w:rPr>
          <w:rFonts w:cstheme="minorHAnsi"/>
          <w:sz w:val="24"/>
          <w:szCs w:val="24"/>
        </w:rPr>
        <w:t>present a</w:t>
      </w:r>
      <w:r w:rsidR="002D375D">
        <w:rPr>
          <w:rFonts w:cstheme="minorHAnsi"/>
          <w:sz w:val="24"/>
          <w:szCs w:val="24"/>
        </w:rPr>
        <w:t xml:space="preserve"> preliminary </w:t>
      </w:r>
      <w:r w:rsidRPr="003379FD">
        <w:rPr>
          <w:rFonts w:cstheme="minorHAnsi"/>
          <w:sz w:val="24"/>
          <w:szCs w:val="24"/>
        </w:rPr>
        <w:t xml:space="preserve">estimate </w:t>
      </w:r>
      <w:r w:rsidR="000024F6">
        <w:rPr>
          <w:rFonts w:cstheme="minorHAnsi"/>
          <w:sz w:val="24"/>
          <w:szCs w:val="24"/>
        </w:rPr>
        <w:t xml:space="preserve">of </w:t>
      </w:r>
      <w:r w:rsidR="002D375D">
        <w:rPr>
          <w:rFonts w:cstheme="minorHAnsi"/>
          <w:sz w:val="24"/>
          <w:szCs w:val="24"/>
        </w:rPr>
        <w:t>the degree of effect size attenuation between original and replication studies</w:t>
      </w:r>
      <w:r w:rsidRPr="003379FD">
        <w:rPr>
          <w:rFonts w:cstheme="minorHAnsi"/>
          <w:sz w:val="24"/>
          <w:szCs w:val="24"/>
        </w:rPr>
        <w:t xml:space="preserve">. We estimate that effect sizes </w:t>
      </w:r>
      <w:r w:rsidR="009D6635">
        <w:rPr>
          <w:rFonts w:cstheme="minorHAnsi"/>
          <w:sz w:val="24"/>
          <w:szCs w:val="24"/>
        </w:rPr>
        <w:t xml:space="preserve">are, on average, smaller in </w:t>
      </w:r>
      <w:r w:rsidRPr="003379FD">
        <w:rPr>
          <w:rFonts w:cstheme="minorHAnsi"/>
          <w:sz w:val="24"/>
          <w:szCs w:val="24"/>
        </w:rPr>
        <w:t xml:space="preserve">replication studies by r = </w:t>
      </w:r>
      <w:r w:rsidR="009D6635">
        <w:rPr>
          <w:rFonts w:cstheme="minorHAnsi"/>
          <w:sz w:val="24"/>
          <w:szCs w:val="24"/>
        </w:rPr>
        <w:t>-</w:t>
      </w:r>
      <w:r w:rsidRPr="003379FD">
        <w:rPr>
          <w:rFonts w:cstheme="minorHAnsi"/>
          <w:sz w:val="24"/>
          <w:szCs w:val="24"/>
        </w:rPr>
        <w:t>0.14 (95% CI [</w:t>
      </w:r>
      <w:r w:rsidR="009D6635">
        <w:rPr>
          <w:rFonts w:cstheme="minorHAnsi"/>
          <w:sz w:val="24"/>
          <w:szCs w:val="24"/>
        </w:rPr>
        <w:t>-</w:t>
      </w:r>
      <w:r w:rsidRPr="003379FD">
        <w:rPr>
          <w:rFonts w:cstheme="minorHAnsi"/>
          <w:sz w:val="24"/>
          <w:szCs w:val="24"/>
        </w:rPr>
        <w:t xml:space="preserve">0.07, </w:t>
      </w:r>
      <w:r w:rsidR="009D6635">
        <w:rPr>
          <w:rFonts w:cstheme="minorHAnsi"/>
          <w:sz w:val="24"/>
          <w:szCs w:val="24"/>
        </w:rPr>
        <w:t>-</w:t>
      </w:r>
      <w:r w:rsidRPr="003379FD">
        <w:rPr>
          <w:rFonts w:cstheme="minorHAnsi"/>
          <w:sz w:val="24"/>
          <w:szCs w:val="24"/>
        </w:rPr>
        <w:t xml:space="preserve">0.2]), equivalent to a Cohen’s d of </w:t>
      </w:r>
      <w:r w:rsidR="009D6635">
        <w:rPr>
          <w:rFonts w:cstheme="minorHAnsi"/>
          <w:sz w:val="24"/>
          <w:szCs w:val="24"/>
        </w:rPr>
        <w:t>-</w:t>
      </w:r>
      <w:r w:rsidRPr="003379FD">
        <w:rPr>
          <w:rFonts w:cstheme="minorHAnsi"/>
          <w:sz w:val="24"/>
          <w:szCs w:val="24"/>
        </w:rPr>
        <w:t>0.28 (95% CI [</w:t>
      </w:r>
      <w:r w:rsidR="009D6635">
        <w:rPr>
          <w:rFonts w:cstheme="minorHAnsi"/>
          <w:sz w:val="24"/>
          <w:szCs w:val="24"/>
        </w:rPr>
        <w:t>-</w:t>
      </w:r>
      <w:r w:rsidRPr="003379FD">
        <w:rPr>
          <w:rFonts w:cstheme="minorHAnsi"/>
          <w:sz w:val="24"/>
          <w:szCs w:val="24"/>
        </w:rPr>
        <w:t xml:space="preserve">0.14, </w:t>
      </w:r>
      <w:r w:rsidR="009D6635">
        <w:rPr>
          <w:rFonts w:cstheme="minorHAnsi"/>
          <w:sz w:val="24"/>
          <w:szCs w:val="24"/>
        </w:rPr>
        <w:t>-</w:t>
      </w:r>
      <w:r w:rsidRPr="003379FD">
        <w:rPr>
          <w:rFonts w:cstheme="minorHAnsi"/>
          <w:sz w:val="24"/>
          <w:szCs w:val="24"/>
        </w:rPr>
        <w:t>0.42])</w:t>
      </w:r>
      <w:r w:rsidR="00133A65">
        <w:rPr>
          <w:rFonts w:cstheme="minorHAnsi"/>
          <w:sz w:val="24"/>
          <w:szCs w:val="24"/>
        </w:rPr>
        <w:t xml:space="preserve"> or </w:t>
      </w:r>
      <w:r w:rsidR="009D6635" w:rsidRPr="003379FD">
        <w:rPr>
          <w:rFonts w:cstheme="minorHAnsi"/>
          <w:sz w:val="24"/>
          <w:szCs w:val="24"/>
        </w:rPr>
        <w:t>a</w:t>
      </w:r>
      <w:r w:rsidR="009D6635">
        <w:rPr>
          <w:rFonts w:cstheme="minorHAnsi"/>
          <w:sz w:val="24"/>
          <w:szCs w:val="24"/>
        </w:rPr>
        <w:t xml:space="preserve"> </w:t>
      </w:r>
      <w:r w:rsidR="002E511B">
        <w:rPr>
          <w:rFonts w:cstheme="minorHAnsi"/>
          <w:sz w:val="24"/>
          <w:szCs w:val="24"/>
        </w:rPr>
        <w:t>decrease</w:t>
      </w:r>
      <w:r w:rsidR="009D6635" w:rsidRPr="003379FD">
        <w:rPr>
          <w:rFonts w:cstheme="minorHAnsi"/>
          <w:sz w:val="24"/>
          <w:szCs w:val="24"/>
        </w:rPr>
        <w:t xml:space="preserve"> </w:t>
      </w:r>
      <w:r w:rsidRPr="003379FD">
        <w:rPr>
          <w:rFonts w:cstheme="minorHAnsi"/>
          <w:sz w:val="24"/>
          <w:szCs w:val="24"/>
        </w:rPr>
        <w:t>e</w:t>
      </w:r>
      <w:r w:rsidR="009D6635">
        <w:rPr>
          <w:rFonts w:cstheme="minorHAnsi"/>
          <w:sz w:val="24"/>
          <w:szCs w:val="24"/>
        </w:rPr>
        <w:t>quivalent</w:t>
      </w:r>
      <w:r w:rsidRPr="003379FD">
        <w:rPr>
          <w:rFonts w:cstheme="minorHAnsi"/>
          <w:sz w:val="24"/>
          <w:szCs w:val="24"/>
        </w:rPr>
        <w:t xml:space="preserve"> to 34% (95% CI [17%, 51%]) of the mean original effect size. Using a Bayesian mixture model to account for the presence of null </w:t>
      </w:r>
      <w:r w:rsidR="00B3503D">
        <w:rPr>
          <w:rFonts w:cstheme="minorHAnsi"/>
          <w:sz w:val="24"/>
          <w:szCs w:val="24"/>
        </w:rPr>
        <w:t>effects</w:t>
      </w:r>
      <w:r w:rsidRPr="003379FD">
        <w:rPr>
          <w:rFonts w:cstheme="minorHAnsi"/>
          <w:sz w:val="24"/>
          <w:szCs w:val="24"/>
        </w:rPr>
        <w:t xml:space="preserve"> we also estimate that effect sizes are</w:t>
      </w:r>
      <w:r w:rsidR="00C86C14">
        <w:rPr>
          <w:rFonts w:cstheme="minorHAnsi"/>
          <w:sz w:val="24"/>
          <w:szCs w:val="24"/>
        </w:rPr>
        <w:t>,</w:t>
      </w:r>
      <w:r w:rsidRPr="003379FD">
        <w:rPr>
          <w:rFonts w:cstheme="minorHAnsi"/>
          <w:sz w:val="24"/>
          <w:szCs w:val="24"/>
        </w:rPr>
        <w:t xml:space="preserve"> on average</w:t>
      </w:r>
      <w:r w:rsidR="00C86C14">
        <w:rPr>
          <w:rFonts w:cstheme="minorHAnsi"/>
          <w:sz w:val="24"/>
          <w:szCs w:val="24"/>
        </w:rPr>
        <w:t>,</w:t>
      </w:r>
      <w:r w:rsidRPr="003379FD">
        <w:rPr>
          <w:rFonts w:cstheme="minorHAnsi"/>
          <w:sz w:val="24"/>
          <w:szCs w:val="24"/>
        </w:rPr>
        <w:t xml:space="preserve"> 20% smaller in replication studies (95% HPDI [11%, 28%]) conditional on the effect </w:t>
      </w:r>
      <w:r w:rsidR="00DE2168">
        <w:rPr>
          <w:rFonts w:cstheme="minorHAnsi"/>
          <w:sz w:val="24"/>
          <w:szCs w:val="24"/>
        </w:rPr>
        <w:t xml:space="preserve">under study </w:t>
      </w:r>
      <w:r w:rsidRPr="003379FD">
        <w:rPr>
          <w:rFonts w:cstheme="minorHAnsi"/>
          <w:sz w:val="24"/>
          <w:szCs w:val="24"/>
        </w:rPr>
        <w:t>being non-zero. Researchers should be aware that effect sizes in the published literature are likely to be exaggerated and account for this when planning, reading and interpreting research.</w:t>
      </w:r>
    </w:p>
    <w:p w14:paraId="79A61FF4" w14:textId="5C7883FA" w:rsidR="002F5BD7" w:rsidRPr="003379FD" w:rsidRDefault="002F5BD7" w:rsidP="008C0C4F">
      <w:pPr>
        <w:spacing w:line="360" w:lineRule="auto"/>
        <w:rPr>
          <w:rFonts w:cstheme="minorHAnsi"/>
          <w:sz w:val="24"/>
          <w:szCs w:val="24"/>
        </w:rPr>
      </w:pPr>
      <w:r w:rsidRPr="003379FD">
        <w:rPr>
          <w:rFonts w:cstheme="minorHAnsi"/>
          <w:i/>
          <w:sz w:val="24"/>
          <w:szCs w:val="24"/>
        </w:rPr>
        <w:t>Keywords</w:t>
      </w:r>
      <w:r w:rsidRPr="003379FD">
        <w:rPr>
          <w:rFonts w:cstheme="minorHAnsi"/>
          <w:sz w:val="24"/>
          <w:szCs w:val="24"/>
        </w:rPr>
        <w:t>: Publication bias, effect size, QRPs, metascience, metaresearch</w:t>
      </w:r>
      <w:r w:rsidRPr="003379FD">
        <w:rPr>
          <w:rFonts w:cstheme="minorHAnsi"/>
          <w:sz w:val="24"/>
          <w:szCs w:val="24"/>
        </w:rPr>
        <w:br w:type="page"/>
      </w:r>
    </w:p>
    <w:p w14:paraId="650E940C" w14:textId="77777777" w:rsidR="00C42182" w:rsidRPr="003379FD" w:rsidRDefault="00C42182" w:rsidP="00C42182">
      <w:pPr>
        <w:spacing w:line="360" w:lineRule="auto"/>
        <w:jc w:val="center"/>
        <w:rPr>
          <w:rFonts w:cstheme="minorHAnsi"/>
          <w:sz w:val="24"/>
          <w:szCs w:val="24"/>
        </w:rPr>
      </w:pPr>
      <w:r>
        <w:rPr>
          <w:rFonts w:cstheme="minorHAnsi"/>
          <w:sz w:val="24"/>
          <w:szCs w:val="24"/>
        </w:rPr>
        <w:lastRenderedPageBreak/>
        <w:t>Estimating t</w:t>
      </w:r>
      <w:r w:rsidRPr="003379FD">
        <w:rPr>
          <w:rFonts w:cstheme="minorHAnsi"/>
          <w:sz w:val="24"/>
          <w:szCs w:val="24"/>
        </w:rPr>
        <w:t>he Effect of Publication and Reporting Biases on Effect Sizes in Published Behavioural Sciences Research</w:t>
      </w:r>
      <w:r>
        <w:rPr>
          <w:rFonts w:cstheme="minorHAnsi"/>
          <w:sz w:val="24"/>
          <w:szCs w:val="24"/>
        </w:rPr>
        <w:t xml:space="preserve"> using Lage Scale Replication Projects</w:t>
      </w:r>
    </w:p>
    <w:p w14:paraId="04504D88" w14:textId="69194327" w:rsidR="00166278" w:rsidRPr="003379FD" w:rsidRDefault="00166278" w:rsidP="00166278">
      <w:pPr>
        <w:spacing w:line="360" w:lineRule="auto"/>
        <w:ind w:firstLine="720"/>
        <w:rPr>
          <w:rFonts w:cstheme="minorHAnsi"/>
          <w:sz w:val="24"/>
          <w:szCs w:val="24"/>
        </w:rPr>
      </w:pPr>
      <w:r w:rsidRPr="003379FD">
        <w:rPr>
          <w:rFonts w:cstheme="minorHAnsi"/>
          <w:sz w:val="24"/>
          <w:szCs w:val="24"/>
        </w:rPr>
        <w:t>This paper uses the results of over 300 replication studies conducted as a part of eight large-scale replication projects (henceforth ‘replication projects’) to estimate the effect of publication bias</w:t>
      </w:r>
      <w:r w:rsidR="00036D9F">
        <w:rPr>
          <w:rFonts w:cstheme="minorHAnsi"/>
          <w:sz w:val="24"/>
          <w:szCs w:val="24"/>
        </w:rPr>
        <w:t xml:space="preserve"> and </w:t>
      </w:r>
      <w:r w:rsidR="00F2034D">
        <w:rPr>
          <w:rFonts w:cstheme="minorHAnsi"/>
          <w:sz w:val="24"/>
          <w:szCs w:val="24"/>
        </w:rPr>
        <w:t>questionable research practices (</w:t>
      </w:r>
      <w:r w:rsidR="00036D9F">
        <w:rPr>
          <w:rFonts w:cstheme="minorHAnsi"/>
          <w:sz w:val="24"/>
          <w:szCs w:val="24"/>
        </w:rPr>
        <w:t>QRPs</w:t>
      </w:r>
      <w:r w:rsidR="00F2034D">
        <w:rPr>
          <w:rFonts w:cstheme="minorHAnsi"/>
          <w:sz w:val="24"/>
          <w:szCs w:val="24"/>
        </w:rPr>
        <w:t>)</w:t>
      </w:r>
      <w:r w:rsidRPr="003379FD">
        <w:rPr>
          <w:rFonts w:cstheme="minorHAnsi"/>
          <w:sz w:val="24"/>
          <w:szCs w:val="24"/>
        </w:rPr>
        <w:t xml:space="preserve"> </w:t>
      </w:r>
      <w:r w:rsidR="00036D9F">
        <w:rPr>
          <w:rFonts w:cstheme="minorHAnsi"/>
          <w:sz w:val="24"/>
          <w:szCs w:val="24"/>
        </w:rPr>
        <w:t>o</w:t>
      </w:r>
      <w:r w:rsidR="00036D9F" w:rsidRPr="003379FD">
        <w:rPr>
          <w:rFonts w:cstheme="minorHAnsi"/>
          <w:sz w:val="24"/>
          <w:szCs w:val="24"/>
        </w:rPr>
        <w:t xml:space="preserve">n </w:t>
      </w:r>
      <w:r w:rsidR="00036D9F">
        <w:rPr>
          <w:rFonts w:cstheme="minorHAnsi"/>
          <w:sz w:val="24"/>
          <w:szCs w:val="24"/>
        </w:rPr>
        <w:t xml:space="preserve">effect sizes reported in </w:t>
      </w:r>
      <w:r w:rsidRPr="003379FD">
        <w:rPr>
          <w:rFonts w:cstheme="minorHAnsi"/>
          <w:sz w:val="24"/>
          <w:szCs w:val="24"/>
        </w:rPr>
        <w:t>the behavioural sciences research literature. Although the presence or absence of effects may be an interesting question in of itself, an understanding of the magnitude of effects is essential to accurately interpreting and understanding an effect and for planning future research effectively. As such the discovery and precise estimation of effects is essential to developing a coherent and reliable scientific literature. Under conditions where results are selectively reported</w:t>
      </w:r>
      <w:r w:rsidR="00DE3C96">
        <w:rPr>
          <w:rFonts w:cstheme="minorHAnsi"/>
          <w:sz w:val="24"/>
          <w:szCs w:val="24"/>
        </w:rPr>
        <w:t xml:space="preserve"> or</w:t>
      </w:r>
      <w:r w:rsidR="0062380E">
        <w:rPr>
          <w:rFonts w:cstheme="minorHAnsi"/>
          <w:sz w:val="24"/>
          <w:szCs w:val="24"/>
        </w:rPr>
        <w:t xml:space="preserve"> analysed </w:t>
      </w:r>
      <w:r w:rsidRPr="003379FD">
        <w:rPr>
          <w:rFonts w:cstheme="minorHAnsi"/>
          <w:sz w:val="24"/>
          <w:szCs w:val="24"/>
        </w:rPr>
        <w:t xml:space="preserve">based on characteristics related to the size of the effect (e.g., statistical significance), the literature no longer provides an unbiased estimate of true outcome effect sizes (Hedges, 1992). The degree to which publication </w:t>
      </w:r>
      <w:r w:rsidR="001D3795">
        <w:rPr>
          <w:rFonts w:cstheme="minorHAnsi"/>
          <w:sz w:val="24"/>
          <w:szCs w:val="24"/>
        </w:rPr>
        <w:t xml:space="preserve">and reporting </w:t>
      </w:r>
      <w:r w:rsidRPr="003379FD">
        <w:rPr>
          <w:rFonts w:cstheme="minorHAnsi"/>
          <w:sz w:val="24"/>
          <w:szCs w:val="24"/>
        </w:rPr>
        <w:t>bi</w:t>
      </w:r>
      <w:r w:rsidR="001D3795">
        <w:rPr>
          <w:rFonts w:cstheme="minorHAnsi"/>
          <w:sz w:val="24"/>
          <w:szCs w:val="24"/>
        </w:rPr>
        <w:t xml:space="preserve">ases </w:t>
      </w:r>
      <w:r w:rsidRPr="003379FD">
        <w:rPr>
          <w:rFonts w:cstheme="minorHAnsi"/>
          <w:sz w:val="24"/>
          <w:szCs w:val="24"/>
        </w:rPr>
        <w:t xml:space="preserve">inflates effect sizes in the behavioural sciences literature is currently unknown. Recen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have systematically replicated bodies of research – provide a new resource with which to </w:t>
      </w:r>
      <w:r w:rsidR="009D6635">
        <w:rPr>
          <w:rFonts w:cstheme="minorHAnsi"/>
          <w:sz w:val="24"/>
          <w:szCs w:val="24"/>
        </w:rPr>
        <w:t xml:space="preserve">begin to </w:t>
      </w:r>
      <w:r w:rsidRPr="003379FD">
        <w:rPr>
          <w:rFonts w:cstheme="minorHAnsi"/>
          <w:sz w:val="24"/>
          <w:szCs w:val="24"/>
        </w:rPr>
        <w:t xml:space="preserve">estimate the extent of effect size inflation in the behavioural sciences literature. </w:t>
      </w:r>
    </w:p>
    <w:p w14:paraId="056CD1ED" w14:textId="556FF64A" w:rsidR="00166278" w:rsidRPr="003379FD" w:rsidRDefault="00166278">
      <w:pPr>
        <w:spacing w:line="360" w:lineRule="auto"/>
        <w:ind w:firstLine="720"/>
        <w:rPr>
          <w:rFonts w:cstheme="minorHAnsi"/>
          <w:sz w:val="24"/>
          <w:szCs w:val="24"/>
        </w:rPr>
      </w:pPr>
      <w:r w:rsidRPr="003379FD">
        <w:rPr>
          <w:rFonts w:cstheme="minorHAnsi"/>
          <w:sz w:val="24"/>
          <w:szCs w:val="24"/>
        </w:rPr>
        <w:t xml:space="preserve">All of the included replication projects were primarily conducted in order to assess the degree to which their particular area of research contains resul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w:t>
      </w:r>
      <w:r w:rsidR="00F2034D">
        <w:rPr>
          <w:rFonts w:cstheme="minorHAnsi"/>
          <w:sz w:val="24"/>
          <w:szCs w:val="24"/>
        </w:rPr>
        <w:t xml:space="preserve">not </w:t>
      </w:r>
      <w:r w:rsidRPr="003379FD">
        <w:rPr>
          <w:rFonts w:cstheme="minorHAnsi"/>
          <w:sz w:val="24"/>
          <w:szCs w:val="24"/>
        </w:rPr>
        <w:t>replicable, or to estimate variability in effects among subpopulations.</w:t>
      </w:r>
      <w:r w:rsidR="009D6635" w:rsidRPr="009D6635">
        <w:rPr>
          <w:rFonts w:cstheme="minorHAnsi"/>
          <w:sz w:val="24"/>
          <w:szCs w:val="24"/>
        </w:rPr>
        <w:t xml:space="preserve"> </w:t>
      </w:r>
      <w:r w:rsidR="009D6635" w:rsidRPr="003379FD">
        <w:rPr>
          <w:rFonts w:cstheme="minorHAnsi"/>
          <w:sz w:val="24"/>
          <w:szCs w:val="24"/>
        </w:rPr>
        <w:t xml:space="preserve">Most of these studies suggest that the replicability of the published literature is below what would be expected given that all experiments were being analysed and published without regard to the statistical significance of results. </w:t>
      </w:r>
      <w:r w:rsidRPr="003379FD">
        <w:rPr>
          <w:rFonts w:cstheme="minorHAnsi"/>
          <w:sz w:val="24"/>
          <w:szCs w:val="24"/>
        </w:rPr>
        <w:t>See Table 1 for a list of the included replication projects, the percentages of replication attempts with a statistically significant result in the same direction as the original study, and the number of studies from each project included in the current analysis.</w:t>
      </w:r>
      <w:r w:rsidR="0062380E">
        <w:rPr>
          <w:rFonts w:cstheme="minorHAnsi"/>
          <w:sz w:val="24"/>
          <w:szCs w:val="24"/>
        </w:rPr>
        <w:t xml:space="preserve"> </w:t>
      </w:r>
    </w:p>
    <w:p w14:paraId="0A473D29" w14:textId="3ABE1C68" w:rsidR="00366054" w:rsidRPr="003379FD" w:rsidRDefault="00366054" w:rsidP="002D3A50">
      <w:pPr>
        <w:spacing w:line="360" w:lineRule="auto"/>
        <w:ind w:firstLine="720"/>
        <w:rPr>
          <w:rFonts w:cstheme="minorHAnsi"/>
        </w:rPr>
        <w:sectPr w:rsidR="00366054" w:rsidRPr="003379FD" w:rsidSect="00133935">
          <w:headerReference w:type="default" r:id="rId8"/>
          <w:headerReference w:type="first" r:id="rId9"/>
          <w:pgSz w:w="11906" w:h="16838"/>
          <w:pgMar w:top="1440" w:right="1440" w:bottom="1440" w:left="1440" w:header="708" w:footer="708" w:gutter="0"/>
          <w:cols w:space="708"/>
          <w:titlePg/>
          <w:docGrid w:linePitch="360"/>
        </w:sectPr>
      </w:pPr>
    </w:p>
    <w:p w14:paraId="0601D073" w14:textId="77777777" w:rsidR="00A167EA" w:rsidRPr="003379FD" w:rsidRDefault="00A108E9" w:rsidP="00A108E9">
      <w:pPr>
        <w:spacing w:after="0" w:line="240" w:lineRule="auto"/>
        <w:ind w:left="-709" w:right="-643"/>
        <w:rPr>
          <w:rFonts w:cstheme="minorHAnsi"/>
          <w:sz w:val="20"/>
          <w:szCs w:val="20"/>
        </w:rPr>
      </w:pPr>
      <w:bookmarkStart w:id="3" w:name="supplementary-material"/>
      <w:bookmarkStart w:id="4" w:name="methods"/>
      <w:bookmarkEnd w:id="0"/>
      <w:bookmarkEnd w:id="1"/>
      <w:bookmarkEnd w:id="3"/>
      <w:bookmarkEnd w:id="4"/>
      <w:r w:rsidRPr="003379FD">
        <w:rPr>
          <w:rFonts w:cstheme="minorHAnsi"/>
          <w:sz w:val="20"/>
          <w:szCs w:val="20"/>
        </w:rPr>
        <w:lastRenderedPageBreak/>
        <w:t>Table 1.</w:t>
      </w:r>
    </w:p>
    <w:p w14:paraId="6D9B33C9" w14:textId="6CAF810C" w:rsidR="00A108E9" w:rsidRPr="003379FD" w:rsidRDefault="00A108E9" w:rsidP="00A108E9">
      <w:pPr>
        <w:spacing w:after="0" w:line="240" w:lineRule="auto"/>
        <w:ind w:left="-709" w:right="-643"/>
        <w:rPr>
          <w:rFonts w:cstheme="minorHAnsi"/>
          <w:i/>
          <w:sz w:val="20"/>
          <w:szCs w:val="20"/>
        </w:rPr>
      </w:pPr>
      <w:r w:rsidRPr="003379FD">
        <w:rPr>
          <w:rFonts w:cstheme="minorHAnsi"/>
          <w:sz w:val="20"/>
          <w:szCs w:val="20"/>
        </w:rPr>
        <w:t xml:space="preserve"> </w:t>
      </w:r>
      <w:r w:rsidRPr="003379FD">
        <w:rPr>
          <w:rFonts w:cstheme="minorHAnsi"/>
          <w:i/>
          <w:sz w:val="20"/>
          <w:szCs w:val="20"/>
        </w:rPr>
        <w:t xml:space="preserve">A list of each included replication project, the number of replication studies performed as a part of each replication project, the percentage of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were “successful” (defined here as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found statistically significant in the same direction as the original study), the number of studies for which are included in the current study, and the percentage of each project’s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A26737" w:rsidRPr="003379FD" w14:paraId="446D965E" w14:textId="77777777" w:rsidTr="0062380E">
        <w:tc>
          <w:tcPr>
            <w:tcW w:w="6945" w:type="dxa"/>
            <w:tcBorders>
              <w:top w:val="single" w:sz="4" w:space="0" w:color="auto"/>
              <w:bottom w:val="single" w:sz="4" w:space="0" w:color="auto"/>
            </w:tcBorders>
            <w:vAlign w:val="bottom"/>
          </w:tcPr>
          <w:p w14:paraId="761E90A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projects</w:t>
            </w:r>
          </w:p>
        </w:tc>
        <w:tc>
          <w:tcPr>
            <w:tcW w:w="2073" w:type="dxa"/>
            <w:tcBorders>
              <w:top w:val="single" w:sz="4" w:space="0" w:color="auto"/>
              <w:bottom w:val="single" w:sz="4" w:space="0" w:color="auto"/>
            </w:tcBorders>
            <w:vAlign w:val="bottom"/>
          </w:tcPr>
          <w:p w14:paraId="0D9FCFB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Number of replication studies performed</w:t>
            </w:r>
          </w:p>
        </w:tc>
        <w:tc>
          <w:tcPr>
            <w:tcW w:w="2606" w:type="dxa"/>
            <w:tcBorders>
              <w:top w:val="single" w:sz="4" w:space="0" w:color="auto"/>
              <w:bottom w:val="single" w:sz="4" w:space="0" w:color="auto"/>
            </w:tcBorders>
            <w:vAlign w:val="bottom"/>
          </w:tcPr>
          <w:p w14:paraId="46EFE41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7C0D121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Included studies</w:t>
            </w:r>
          </w:p>
        </w:tc>
        <w:tc>
          <w:tcPr>
            <w:tcW w:w="2552" w:type="dxa"/>
            <w:tcBorders>
              <w:top w:val="single" w:sz="4" w:space="0" w:color="auto"/>
              <w:bottom w:val="single" w:sz="4" w:space="0" w:color="auto"/>
            </w:tcBorders>
            <w:vAlign w:val="bottom"/>
          </w:tcPr>
          <w:p w14:paraId="1C7B620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Percent of performed replication studies included in the current project</w:t>
            </w:r>
          </w:p>
        </w:tc>
      </w:tr>
      <w:tr w:rsidR="00A26737" w:rsidRPr="003379FD" w14:paraId="60EAC2A2" w14:textId="77777777" w:rsidTr="0062380E">
        <w:tc>
          <w:tcPr>
            <w:tcW w:w="6945" w:type="dxa"/>
            <w:tcBorders>
              <w:top w:val="single" w:sz="4" w:space="0" w:color="auto"/>
            </w:tcBorders>
          </w:tcPr>
          <w:p w14:paraId="3B2E61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amerer, C. F., Dreber, A., Forsell, E., Ho, T.-H., Huber, J., Johannesson, M., . . . Wu, H. (2016). Evaluating replicability of laboratory experiments in economics. Science, 351(6280), 1433. DOI: 10.1126/science.aaf0918</w:t>
            </w:r>
          </w:p>
        </w:tc>
        <w:tc>
          <w:tcPr>
            <w:tcW w:w="2073" w:type="dxa"/>
            <w:tcBorders>
              <w:top w:val="single" w:sz="4" w:space="0" w:color="auto"/>
            </w:tcBorders>
          </w:tcPr>
          <w:p w14:paraId="7D5E4A2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606" w:type="dxa"/>
            <w:tcBorders>
              <w:top w:val="single" w:sz="4" w:space="0" w:color="auto"/>
            </w:tcBorders>
          </w:tcPr>
          <w:p w14:paraId="25509DC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1%</w:t>
            </w:r>
          </w:p>
        </w:tc>
        <w:tc>
          <w:tcPr>
            <w:tcW w:w="992" w:type="dxa"/>
            <w:tcBorders>
              <w:top w:val="single" w:sz="4" w:space="0" w:color="auto"/>
            </w:tcBorders>
          </w:tcPr>
          <w:p w14:paraId="20C1B7D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552" w:type="dxa"/>
            <w:tcBorders>
              <w:top w:val="single" w:sz="4" w:space="0" w:color="auto"/>
            </w:tcBorders>
          </w:tcPr>
          <w:p w14:paraId="42B6265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7C94AF87" w14:textId="77777777" w:rsidTr="0062380E">
        <w:tc>
          <w:tcPr>
            <w:tcW w:w="6945" w:type="dxa"/>
          </w:tcPr>
          <w:p w14:paraId="29399C9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Dreber, A., Holzmeister, F., Ho, T.-H., Huber, J., Johannesson, M., . . . Wu, H. (2018). Evaluating the replicability of social science experiments in Nature and Science between 2010 and 2015. Nature Human Behaviour, 2(9), 637-644. </w:t>
            </w:r>
            <w:hyperlink r:id="rId10">
              <w:r w:rsidRPr="003379FD">
                <w:rPr>
                  <w:rFonts w:cstheme="minorHAnsi"/>
                  <w:sz w:val="20"/>
                  <w:szCs w:val="20"/>
                  <w:u w:val="single"/>
                </w:rPr>
                <w:t>doi:10.1038/s41562-018-0399-z</w:t>
              </w:r>
            </w:hyperlink>
          </w:p>
        </w:tc>
        <w:tc>
          <w:tcPr>
            <w:tcW w:w="2073" w:type="dxa"/>
          </w:tcPr>
          <w:p w14:paraId="223826B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606" w:type="dxa"/>
          </w:tcPr>
          <w:p w14:paraId="5F33061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2%</w:t>
            </w:r>
          </w:p>
        </w:tc>
        <w:tc>
          <w:tcPr>
            <w:tcW w:w="992" w:type="dxa"/>
          </w:tcPr>
          <w:p w14:paraId="437E5E2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552" w:type="dxa"/>
          </w:tcPr>
          <w:p w14:paraId="61EDD86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58E171E1" w14:textId="77777777" w:rsidTr="0062380E">
        <w:tc>
          <w:tcPr>
            <w:tcW w:w="6945" w:type="dxa"/>
          </w:tcPr>
          <w:p w14:paraId="6F1EB76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ova, F., Strickland, B., Abatista, A., Allard, A., Andow, J., Attie, M., . . . Colombo, M. (2018). Estimating the reproducibility of experimental philosophy. Review of Philosophy and Psychology, 1-36. doi: 10.1007/s13164-018-0407-2.</w:t>
            </w:r>
          </w:p>
        </w:tc>
        <w:tc>
          <w:tcPr>
            <w:tcW w:w="2073" w:type="dxa"/>
          </w:tcPr>
          <w:p w14:paraId="086E602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7</w:t>
            </w:r>
          </w:p>
        </w:tc>
        <w:tc>
          <w:tcPr>
            <w:tcW w:w="2606" w:type="dxa"/>
          </w:tcPr>
          <w:p w14:paraId="0D6B968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8%</w:t>
            </w:r>
          </w:p>
        </w:tc>
        <w:tc>
          <w:tcPr>
            <w:tcW w:w="992" w:type="dxa"/>
          </w:tcPr>
          <w:p w14:paraId="7379A0A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2552" w:type="dxa"/>
          </w:tcPr>
          <w:p w14:paraId="1C147BE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311501E" w14:textId="77777777" w:rsidTr="0062380E">
        <w:tc>
          <w:tcPr>
            <w:tcW w:w="6945" w:type="dxa"/>
          </w:tcPr>
          <w:p w14:paraId="5BDAAA57"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Ebersole, C. R., Atherton, O. E., Belanger, A. L., Skulborstad, H. M., Allen, J. M., Banks, J. B., . . . Nosek, B. A. (2016). Many Labs 3: Evaluating participant pool quality across the academic semester via replication. Journal of Experimental Social Psychology, 67, 68-82. </w:t>
            </w:r>
            <w:hyperlink r:id="rId11">
              <w:r w:rsidRPr="003379FD">
                <w:rPr>
                  <w:rFonts w:cstheme="minorHAnsi"/>
                  <w:sz w:val="20"/>
                  <w:szCs w:val="20"/>
                  <w:u w:val="single"/>
                </w:rPr>
                <w:t>doi:10.1016/j.jesp.2015.10.012</w:t>
              </w:r>
            </w:hyperlink>
          </w:p>
        </w:tc>
        <w:tc>
          <w:tcPr>
            <w:tcW w:w="2073" w:type="dxa"/>
          </w:tcPr>
          <w:p w14:paraId="6EC5B12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w:t>
            </w:r>
          </w:p>
        </w:tc>
        <w:tc>
          <w:tcPr>
            <w:tcW w:w="2606" w:type="dxa"/>
          </w:tcPr>
          <w:p w14:paraId="312943E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992" w:type="dxa"/>
          </w:tcPr>
          <w:p w14:paraId="171F24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w:t>
            </w:r>
          </w:p>
        </w:tc>
        <w:tc>
          <w:tcPr>
            <w:tcW w:w="2552" w:type="dxa"/>
          </w:tcPr>
          <w:p w14:paraId="20C7263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2003915" w14:textId="77777777" w:rsidTr="0062380E">
        <w:tc>
          <w:tcPr>
            <w:tcW w:w="6945" w:type="dxa"/>
          </w:tcPr>
          <w:p w14:paraId="1A3B3D5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Ratliff, K. A., Vianello, M., Adams, R. B., BahnÃ­k, Å ., Bernstein, M. J., . . . Nosek, B. A. (2014). Investigating Variation in Replicability. Social Psychology, 45(3), 142-152. </w:t>
            </w:r>
            <w:hyperlink r:id="rId12">
              <w:r w:rsidRPr="003379FD">
                <w:rPr>
                  <w:rFonts w:cstheme="minorHAnsi"/>
                  <w:sz w:val="20"/>
                  <w:szCs w:val="20"/>
                  <w:u w:val="single"/>
                </w:rPr>
                <w:t>doi:10.1027/1864-9335/a000178</w:t>
              </w:r>
            </w:hyperlink>
            <w:r w:rsidRPr="003379FD">
              <w:rPr>
                <w:rFonts w:cstheme="minorHAnsi"/>
                <w:sz w:val="20"/>
                <w:szCs w:val="20"/>
              </w:rPr>
              <w:t xml:space="preserve"> </w:t>
            </w:r>
            <w:r w:rsidRPr="003379FD">
              <w:rPr>
                <w:rFonts w:cstheme="minorHAnsi"/>
                <w:sz w:val="20"/>
                <w:szCs w:val="20"/>
                <w:vertAlign w:val="superscript"/>
              </w:rPr>
              <w:t>a</w:t>
            </w:r>
          </w:p>
        </w:tc>
        <w:tc>
          <w:tcPr>
            <w:tcW w:w="2073" w:type="dxa"/>
          </w:tcPr>
          <w:p w14:paraId="6DAD973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6 (13 effects)</w:t>
            </w:r>
          </w:p>
        </w:tc>
        <w:tc>
          <w:tcPr>
            <w:tcW w:w="2606" w:type="dxa"/>
          </w:tcPr>
          <w:p w14:paraId="378ED39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 (85%)</w:t>
            </w:r>
          </w:p>
        </w:tc>
        <w:tc>
          <w:tcPr>
            <w:tcW w:w="992" w:type="dxa"/>
          </w:tcPr>
          <w:p w14:paraId="7D578A0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5</w:t>
            </w:r>
          </w:p>
        </w:tc>
        <w:tc>
          <w:tcPr>
            <w:tcW w:w="2552" w:type="dxa"/>
          </w:tcPr>
          <w:p w14:paraId="2257811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4% (92%)</w:t>
            </w:r>
          </w:p>
        </w:tc>
      </w:tr>
      <w:tr w:rsidR="00A26737" w:rsidRPr="003379FD" w14:paraId="3B78CEE0" w14:textId="77777777" w:rsidTr="0062380E">
        <w:tc>
          <w:tcPr>
            <w:tcW w:w="6945" w:type="dxa"/>
          </w:tcPr>
          <w:p w14:paraId="2D9A996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Vianello, M., Hasselman, F., Adams, B. G., Adams, R. B., Alper, S., … Nosek, B. A. (2018). Many Labs 2: Investigating Variation in Replicability Across Samples and Settings. Advances In Methods and Practices in Psychological Science, 1(4), 443-490. </w:t>
            </w:r>
            <w:hyperlink r:id="rId13">
              <w:r w:rsidRPr="003379FD">
                <w:rPr>
                  <w:rFonts w:cstheme="minorHAnsi"/>
                  <w:sz w:val="20"/>
                  <w:szCs w:val="20"/>
                  <w:u w:val="single"/>
                </w:rPr>
                <w:t>doi:10.1177/2515245918810225</w:t>
              </w:r>
            </w:hyperlink>
          </w:p>
        </w:tc>
        <w:tc>
          <w:tcPr>
            <w:tcW w:w="2073" w:type="dxa"/>
          </w:tcPr>
          <w:p w14:paraId="1EFC7FF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8</w:t>
            </w:r>
          </w:p>
        </w:tc>
        <w:tc>
          <w:tcPr>
            <w:tcW w:w="2606" w:type="dxa"/>
          </w:tcPr>
          <w:p w14:paraId="57C5849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54%</w:t>
            </w:r>
          </w:p>
        </w:tc>
        <w:tc>
          <w:tcPr>
            <w:tcW w:w="992" w:type="dxa"/>
          </w:tcPr>
          <w:p w14:paraId="4F7B68B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2</w:t>
            </w:r>
          </w:p>
        </w:tc>
        <w:tc>
          <w:tcPr>
            <w:tcW w:w="2552" w:type="dxa"/>
          </w:tcPr>
          <w:p w14:paraId="4C6E387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9%</w:t>
            </w:r>
          </w:p>
        </w:tc>
      </w:tr>
      <w:tr w:rsidR="00A26737" w:rsidRPr="003379FD" w14:paraId="1A7F38F2" w14:textId="77777777" w:rsidTr="0062380E">
        <w:tc>
          <w:tcPr>
            <w:tcW w:w="6945" w:type="dxa"/>
          </w:tcPr>
          <w:p w14:paraId="24A5303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Open Science Collaboration. (2015). Estimating the reproducibility of psychological science. Science, 349(6251), aac4716. </w:t>
            </w:r>
            <w:hyperlink r:id="rId14">
              <w:r w:rsidRPr="003379FD">
                <w:rPr>
                  <w:rFonts w:cstheme="minorHAnsi"/>
                  <w:sz w:val="20"/>
                  <w:szCs w:val="20"/>
                  <w:u w:val="single"/>
                </w:rPr>
                <w:t>doi:10.1126/science.aac4716</w:t>
              </w:r>
            </w:hyperlink>
          </w:p>
        </w:tc>
        <w:tc>
          <w:tcPr>
            <w:tcW w:w="2073" w:type="dxa"/>
          </w:tcPr>
          <w:p w14:paraId="70372A0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7</w:t>
            </w:r>
          </w:p>
        </w:tc>
        <w:tc>
          <w:tcPr>
            <w:tcW w:w="2606" w:type="dxa"/>
          </w:tcPr>
          <w:p w14:paraId="0F5376E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6%</w:t>
            </w:r>
          </w:p>
        </w:tc>
        <w:tc>
          <w:tcPr>
            <w:tcW w:w="992" w:type="dxa"/>
          </w:tcPr>
          <w:p w14:paraId="10045BC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c>
          <w:tcPr>
            <w:tcW w:w="2552" w:type="dxa"/>
          </w:tcPr>
          <w:p w14:paraId="1242749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2%</w:t>
            </w:r>
          </w:p>
        </w:tc>
      </w:tr>
      <w:tr w:rsidR="00A26737" w:rsidRPr="003379FD" w14:paraId="55A0D5E0" w14:textId="77777777" w:rsidTr="0062380E">
        <w:tc>
          <w:tcPr>
            <w:tcW w:w="6945" w:type="dxa"/>
          </w:tcPr>
          <w:p w14:paraId="1DB853F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Soto, C. J. (in press). How replicable are links between personality traits and consequential life outcomes? The Life Outcomes Of Personality Replication Project. </w:t>
            </w:r>
            <w:r w:rsidRPr="003379FD">
              <w:rPr>
                <w:rFonts w:cstheme="minorHAnsi"/>
                <w:i/>
                <w:iCs/>
                <w:sz w:val="20"/>
                <w:szCs w:val="20"/>
              </w:rPr>
              <w:t>Psychological Science</w:t>
            </w:r>
            <w:r w:rsidRPr="003379FD">
              <w:rPr>
                <w:rFonts w:cstheme="minorHAnsi"/>
                <w:sz w:val="20"/>
                <w:szCs w:val="20"/>
              </w:rPr>
              <w:t>.</w:t>
            </w:r>
          </w:p>
        </w:tc>
        <w:tc>
          <w:tcPr>
            <w:tcW w:w="2073" w:type="dxa"/>
          </w:tcPr>
          <w:p w14:paraId="4379D91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21</w:t>
            </w:r>
          </w:p>
        </w:tc>
        <w:tc>
          <w:tcPr>
            <w:tcW w:w="2606" w:type="dxa"/>
          </w:tcPr>
          <w:p w14:paraId="348AF1B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6%</w:t>
            </w:r>
          </w:p>
        </w:tc>
        <w:tc>
          <w:tcPr>
            <w:tcW w:w="992" w:type="dxa"/>
          </w:tcPr>
          <w:p w14:paraId="516804E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c>
          <w:tcPr>
            <w:tcW w:w="2552" w:type="dxa"/>
          </w:tcPr>
          <w:p w14:paraId="1E91ACD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3%</w:t>
            </w:r>
          </w:p>
        </w:tc>
      </w:tr>
      <w:tr w:rsidR="00A26737" w:rsidRPr="003379FD" w14:paraId="20601929" w14:textId="77777777" w:rsidTr="0062380E">
        <w:tc>
          <w:tcPr>
            <w:tcW w:w="6945" w:type="dxa"/>
            <w:tcBorders>
              <w:bottom w:val="single" w:sz="4" w:space="0" w:color="auto"/>
            </w:tcBorders>
          </w:tcPr>
          <w:p w14:paraId="1639D27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All projects</w:t>
            </w:r>
          </w:p>
        </w:tc>
        <w:tc>
          <w:tcPr>
            <w:tcW w:w="2073" w:type="dxa"/>
            <w:tcBorders>
              <w:bottom w:val="single" w:sz="4" w:space="0" w:color="auto"/>
            </w:tcBorders>
          </w:tcPr>
          <w:p w14:paraId="434AC0E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47</w:t>
            </w:r>
          </w:p>
        </w:tc>
        <w:tc>
          <w:tcPr>
            <w:tcW w:w="2606" w:type="dxa"/>
            <w:tcBorders>
              <w:bottom w:val="single" w:sz="4" w:space="0" w:color="auto"/>
            </w:tcBorders>
          </w:tcPr>
          <w:p w14:paraId="25D7D3F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5%</w:t>
            </w:r>
          </w:p>
        </w:tc>
        <w:tc>
          <w:tcPr>
            <w:tcW w:w="992" w:type="dxa"/>
            <w:tcBorders>
              <w:bottom w:val="single" w:sz="4" w:space="0" w:color="auto"/>
            </w:tcBorders>
          </w:tcPr>
          <w:p w14:paraId="63EC318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06</w:t>
            </w:r>
          </w:p>
        </w:tc>
        <w:tc>
          <w:tcPr>
            <w:tcW w:w="2552" w:type="dxa"/>
            <w:tcBorders>
              <w:bottom w:val="single" w:sz="4" w:space="0" w:color="auto"/>
            </w:tcBorders>
          </w:tcPr>
          <w:p w14:paraId="7733FC3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w:t>
            </w:r>
          </w:p>
        </w:tc>
      </w:tr>
    </w:tbl>
    <w:p w14:paraId="21B1F684" w14:textId="23F68898" w:rsidR="00A108E9" w:rsidRPr="003379FD" w:rsidRDefault="00A108E9" w:rsidP="00A108E9">
      <w:pPr>
        <w:spacing w:after="0" w:line="240" w:lineRule="auto"/>
        <w:ind w:left="-709" w:right="-784"/>
        <w:rPr>
          <w:rFonts w:cstheme="minorHAnsi"/>
          <w:sz w:val="20"/>
          <w:szCs w:val="20"/>
        </w:rPr>
        <w:sectPr w:rsidR="00A108E9" w:rsidRPr="003379FD" w:rsidSect="00265581">
          <w:pgSz w:w="16838" w:h="11906" w:orient="landscape"/>
          <w:pgMar w:top="993" w:right="1440" w:bottom="993" w:left="1440" w:header="708" w:footer="708" w:gutter="0"/>
          <w:cols w:space="708"/>
          <w:docGrid w:linePitch="360"/>
        </w:sectPr>
      </w:pPr>
      <w:r w:rsidRPr="003379FD">
        <w:rPr>
          <w:rFonts w:cstheme="minorHAnsi"/>
          <w:sz w:val="20"/>
          <w:szCs w:val="20"/>
        </w:rPr>
        <w:t xml:space="preserve">Note: </w:t>
      </w:r>
      <w:r w:rsidRPr="003379FD">
        <w:rPr>
          <w:rFonts w:cstheme="minorHAnsi"/>
          <w:sz w:val="20"/>
          <w:szCs w:val="20"/>
          <w:vertAlign w:val="superscript"/>
        </w:rPr>
        <w:t>a</w:t>
      </w:r>
      <w:r w:rsidRPr="003379FD">
        <w:rPr>
          <w:rFonts w:cstheme="minorHAnsi"/>
          <w:sz w:val="20"/>
          <w:szCs w:val="20"/>
        </w:rPr>
        <w:t xml:space="preserve"> Klein et al. (2014) includes 4 operationalisations of a single effect </w:t>
      </w:r>
      <w:r w:rsidR="00C23567">
        <w:rPr>
          <w:rFonts w:cstheme="minorHAnsi"/>
          <w:sz w:val="20"/>
          <w:szCs w:val="20"/>
        </w:rPr>
        <w:t>that</w:t>
      </w:r>
      <w:r w:rsidR="00C23567" w:rsidRPr="003379FD">
        <w:rPr>
          <w:rFonts w:cstheme="minorHAnsi"/>
          <w:sz w:val="20"/>
          <w:szCs w:val="20"/>
        </w:rPr>
        <w:t xml:space="preserve"> </w:t>
      </w:r>
      <w:r w:rsidRPr="003379FD">
        <w:rPr>
          <w:rFonts w:cstheme="minorHAnsi"/>
          <w:sz w:val="20"/>
          <w:szCs w:val="20"/>
        </w:rPr>
        <w:t xml:space="preserve">were input separately for analysis in the current study, the bracketed values in the table refer to the number of results at the effect level. </w:t>
      </w:r>
      <w:r w:rsidRPr="003379FD">
        <w:rPr>
          <w:rFonts w:cstheme="minorHAnsi"/>
          <w:sz w:val="20"/>
          <w:szCs w:val="20"/>
          <w:vertAlign w:val="superscript"/>
        </w:rPr>
        <w:t>a</w:t>
      </w:r>
      <w:r w:rsidRPr="003379FD">
        <w:rPr>
          <w:rFonts w:cstheme="minorHAnsi"/>
          <w:sz w:val="20"/>
          <w:szCs w:val="20"/>
        </w:rPr>
        <w:t>Soto’s (in press) replication rate was recalculated on the “</w:t>
      </w:r>
      <w:r w:rsidR="00F87F50">
        <w:rPr>
          <w:rFonts w:cstheme="minorHAnsi"/>
          <w:sz w:val="20"/>
          <w:szCs w:val="20"/>
        </w:rPr>
        <w:t>effect</w:t>
      </w:r>
      <w:r w:rsidRPr="003379FD">
        <w:rPr>
          <w:rFonts w:cstheme="minorHAnsi"/>
          <w:sz w:val="20"/>
          <w:szCs w:val="20"/>
        </w:rPr>
        <w:t xml:space="preserve">”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associations, and found that 87% of the 78 trait-outcome associations were supported by a significant result in the same direction.   </w:t>
      </w:r>
    </w:p>
    <w:p w14:paraId="1120353D" w14:textId="1BE8D361" w:rsidR="00A06B4A" w:rsidRPr="003379FD" w:rsidRDefault="004D6813" w:rsidP="004D6813">
      <w:pPr>
        <w:spacing w:line="360" w:lineRule="auto"/>
        <w:ind w:firstLine="720"/>
        <w:rPr>
          <w:rFonts w:cstheme="minorHAnsi"/>
          <w:sz w:val="24"/>
          <w:szCs w:val="24"/>
        </w:rPr>
      </w:pPr>
      <w:r w:rsidRPr="003379FD">
        <w:rPr>
          <w:rFonts w:cstheme="minorHAnsi"/>
          <w:sz w:val="24"/>
          <w:szCs w:val="24"/>
        </w:rPr>
        <w:lastRenderedPageBreak/>
        <w:t xml:space="preserve">Publication bias is the process by which studies that report finding results supporting their hypotheses, usually by showing statistically significant results, are more likely to be published than those that do not </w:t>
      </w:r>
      <w:r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The importance of no evidence," 2019; Lane &amp; Dunlap, 1978; Mahoney, 1977; Sterling, 1959)</w:t>
      </w:r>
      <w:r w:rsidRPr="003379FD">
        <w:rPr>
          <w:rFonts w:cstheme="minorHAnsi"/>
          <w:sz w:val="24"/>
          <w:szCs w:val="24"/>
        </w:rPr>
        <w:fldChar w:fldCharType="end"/>
      </w:r>
      <w:r w:rsidRPr="003379FD">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002A45B2">
        <w:rPr>
          <w:rFonts w:cstheme="minorHAnsi"/>
          <w:sz w:val="24"/>
          <w:szCs w:val="24"/>
        </w:rPr>
        <w:t>(</w:t>
      </w:r>
      <w:r w:rsidRPr="003379FD">
        <w:rPr>
          <w:rFonts w:cstheme="minorHAnsi"/>
          <w:sz w:val="24"/>
          <w:szCs w:val="24"/>
        </w:rPr>
        <w:fldChar w:fldCharType="begin"/>
      </w:r>
      <w:r w:rsidR="00FF7E76">
        <w:rPr>
          <w:rFonts w:cstheme="minorHAnsi"/>
          <w:sz w:val="24"/>
          <w:szCs w:val="24"/>
        </w:rPr>
        <w:instrText xml:space="preserve"> ADDIN EN.CITE &lt;EndNote&gt;&lt;Cite AuthorYear="1"&gt;&lt;Author&gt;Lane&lt;/Author&gt;&lt;Year&gt;1978&lt;/Year&gt;&lt;RecNum&gt;997&lt;/RecNum&gt;&lt;DisplayText&gt;Lane and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Pr="003379FD">
        <w:rPr>
          <w:rFonts w:cstheme="minorHAnsi"/>
          <w:sz w:val="24"/>
          <w:szCs w:val="24"/>
        </w:rPr>
        <w:fldChar w:fldCharType="separate"/>
      </w:r>
      <w:r w:rsidR="00FF7E76">
        <w:rPr>
          <w:rFonts w:cstheme="minorHAnsi"/>
          <w:noProof/>
          <w:sz w:val="24"/>
          <w:szCs w:val="24"/>
        </w:rPr>
        <w:t>Lane and Dunlap (1978)</w:t>
      </w:r>
      <w:r w:rsidRPr="003379FD">
        <w:rPr>
          <w:rFonts w:cstheme="minorHAnsi"/>
          <w:sz w:val="24"/>
          <w:szCs w:val="24"/>
        </w:rPr>
        <w:fldChar w:fldCharType="end"/>
      </w:r>
      <w:r w:rsidRPr="003379FD">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Pr="003379FD">
        <w:rPr>
          <w:rFonts w:cstheme="minorHAnsi"/>
          <w:sz w:val="24"/>
          <w:szCs w:val="24"/>
        </w:rPr>
        <w:fldChar w:fldCharType="begin"/>
      </w:r>
      <w:r w:rsidRPr="003379FD">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Pr="003379FD">
        <w:rPr>
          <w:rFonts w:cstheme="minorHAnsi"/>
          <w:sz w:val="24"/>
          <w:szCs w:val="24"/>
        </w:rPr>
        <w:fldChar w:fldCharType="separate"/>
      </w:r>
      <w:r w:rsidRPr="003379FD">
        <w:rPr>
          <w:rFonts w:cstheme="minorHAnsi"/>
          <w:noProof/>
          <w:sz w:val="24"/>
          <w:szCs w:val="24"/>
        </w:rPr>
        <w:t>(Hedges, 1992; Oakes, 1986)</w:t>
      </w:r>
      <w:r w:rsidRPr="003379FD">
        <w:rPr>
          <w:rFonts w:cstheme="minorHAnsi"/>
          <w:sz w:val="24"/>
          <w:szCs w:val="24"/>
        </w:rPr>
        <w:fldChar w:fldCharType="end"/>
      </w:r>
      <w:r w:rsidRPr="003379FD">
        <w:rPr>
          <w:rFonts w:cstheme="minorHAnsi"/>
          <w:sz w:val="24"/>
          <w:szCs w:val="24"/>
        </w:rPr>
        <w:t xml:space="preserve">. Publication bias towards statistically significant results appears to be particularly acute in the behavioural sciences research literature, with an estimated 92% of papers reporting a significant finding </w:t>
      </w:r>
      <w:r w:rsidRPr="003379FD">
        <w:rPr>
          <w:rFonts w:cstheme="minorHAnsi"/>
          <w:sz w:val="24"/>
          <w:szCs w:val="24"/>
        </w:rPr>
        <w:fldChar w:fldCharType="begin"/>
      </w:r>
      <w:r w:rsidRPr="003379FD">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3379FD">
        <w:rPr>
          <w:rFonts w:cstheme="minorHAnsi"/>
          <w:sz w:val="24"/>
          <w:szCs w:val="24"/>
        </w:rPr>
        <w:fldChar w:fldCharType="separate"/>
      </w:r>
      <w:r w:rsidRPr="003379FD">
        <w:rPr>
          <w:rFonts w:cstheme="minorHAnsi"/>
          <w:noProof/>
          <w:sz w:val="24"/>
          <w:szCs w:val="24"/>
        </w:rPr>
        <w:t>(Fanelli, 2012)</w:t>
      </w:r>
      <w:r w:rsidRPr="003379FD">
        <w:rPr>
          <w:rFonts w:cstheme="minorHAnsi"/>
          <w:sz w:val="24"/>
          <w:szCs w:val="24"/>
        </w:rPr>
        <w:fldChar w:fldCharType="end"/>
      </w:r>
      <w:r w:rsidRPr="003379FD">
        <w:rPr>
          <w:rFonts w:cstheme="minorHAnsi"/>
          <w:sz w:val="24"/>
          <w:szCs w:val="24"/>
        </w:rPr>
        <w:t xml:space="preserve"> and around 75% of all reported p values being below .05 </w:t>
      </w:r>
      <w:r w:rsidRPr="003379FD">
        <w:rPr>
          <w:rFonts w:cstheme="minorHAnsi"/>
          <w:sz w:val="24"/>
          <w:szCs w:val="24"/>
        </w:rPr>
        <w:fldChar w:fldCharType="begin"/>
      </w:r>
      <w:r w:rsidRPr="003379FD">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3379FD">
        <w:rPr>
          <w:rFonts w:cstheme="minorHAnsi"/>
          <w:sz w:val="24"/>
          <w:szCs w:val="24"/>
        </w:rPr>
        <w:fldChar w:fldCharType="separate"/>
      </w:r>
      <w:r w:rsidRPr="003379FD">
        <w:rPr>
          <w:rFonts w:cstheme="minorHAnsi"/>
          <w:noProof/>
          <w:sz w:val="24"/>
          <w:szCs w:val="24"/>
        </w:rPr>
        <w:t>(Hartgerink, van Aert, Nuijten, Wicherts, &amp; van Assen, 2016)</w:t>
      </w:r>
      <w:r w:rsidRPr="003379FD">
        <w:rPr>
          <w:rFonts w:cstheme="minorHAnsi"/>
          <w:sz w:val="24"/>
          <w:szCs w:val="24"/>
        </w:rPr>
        <w:fldChar w:fldCharType="end"/>
      </w:r>
      <w:r w:rsidRPr="003379FD">
        <w:rPr>
          <w:rFonts w:cstheme="minorHAnsi"/>
          <w:sz w:val="24"/>
          <w:szCs w:val="24"/>
        </w:rPr>
        <w:t xml:space="preserve">, despite the low estimated average power of psychological research </w:t>
      </w:r>
      <w:r w:rsidRPr="003379FD">
        <w:rPr>
          <w:rFonts w:cstheme="minorHAnsi"/>
          <w:sz w:val="24"/>
          <w:szCs w:val="24"/>
        </w:rPr>
        <w:fldChar w:fldCharType="begin"/>
      </w:r>
      <w:r w:rsidR="00E40B5F">
        <w:rPr>
          <w:rFonts w:cstheme="minorHAnsi"/>
          <w:sz w:val="24"/>
          <w:szCs w:val="24"/>
        </w:rPr>
        <w:instrText xml:space="preserve"> ADDIN EN.CITE &lt;EndNote&gt;&lt;Cite&gt;&lt;Author&gt;Szucs&lt;/Author&gt;&lt;Year&gt;2017&lt;/Year&gt;&lt;RecNum&gt;25&lt;/RecNum&gt;&lt;DisplayText&gt;(Cohen, 1962;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3379FD">
        <w:rPr>
          <w:rFonts w:cstheme="minorHAnsi"/>
          <w:sz w:val="24"/>
          <w:szCs w:val="24"/>
        </w:rPr>
        <w:fldChar w:fldCharType="separate"/>
      </w:r>
      <w:r w:rsidRPr="003379FD">
        <w:rPr>
          <w:rFonts w:cstheme="minorHAnsi"/>
          <w:noProof/>
          <w:sz w:val="24"/>
          <w:szCs w:val="24"/>
        </w:rPr>
        <w:t>(Cohen, 1962; Szucs &amp; Ioannidis, 2017)</w:t>
      </w:r>
      <w:r w:rsidRPr="003379FD">
        <w:rPr>
          <w:rFonts w:cstheme="minorHAnsi"/>
          <w:sz w:val="24"/>
          <w:szCs w:val="24"/>
        </w:rPr>
        <w:fldChar w:fldCharType="end"/>
      </w:r>
      <w:r w:rsidRPr="003379FD">
        <w:rPr>
          <w:rFonts w:cstheme="minorHAnsi"/>
          <w:sz w:val="24"/>
          <w:szCs w:val="24"/>
        </w:rPr>
        <w:t xml:space="preserve">. </w:t>
      </w:r>
      <w:r w:rsidR="00BC65DF">
        <w:rPr>
          <w:rFonts w:cstheme="minorHAnsi"/>
          <w:sz w:val="24"/>
          <w:szCs w:val="24"/>
        </w:rPr>
        <w:t>There is also direct evidence of publication bias from s</w:t>
      </w:r>
      <w:r w:rsidR="00A06B4A" w:rsidRPr="00855929">
        <w:rPr>
          <w:rFonts w:cstheme="minorHAnsi"/>
          <w:sz w:val="24"/>
          <w:szCs w:val="24"/>
        </w:rPr>
        <w:t>tudies in the biomedical an</w:t>
      </w:r>
      <w:r w:rsidR="00855929">
        <w:rPr>
          <w:rFonts w:cstheme="minorHAnsi"/>
          <w:sz w:val="24"/>
          <w:szCs w:val="24"/>
        </w:rPr>
        <w:t>d</w:t>
      </w:r>
      <w:r w:rsidR="00A06B4A" w:rsidRPr="00855929">
        <w:rPr>
          <w:rFonts w:cstheme="minorHAnsi"/>
          <w:sz w:val="24"/>
          <w:szCs w:val="24"/>
        </w:rPr>
        <w:t xml:space="preserve"> social sciences literature</w:t>
      </w:r>
      <w:r w:rsidR="00855929">
        <w:rPr>
          <w:rFonts w:cstheme="minorHAnsi"/>
          <w:sz w:val="24"/>
          <w:szCs w:val="24"/>
        </w:rPr>
        <w:t xml:space="preserve"> </w:t>
      </w:r>
      <w:r w:rsidR="00C23567">
        <w:rPr>
          <w:rFonts w:cstheme="minorHAnsi"/>
          <w:sz w:val="24"/>
          <w:szCs w:val="24"/>
        </w:rPr>
        <w:t>that</w:t>
      </w:r>
      <w:r w:rsidR="00C23567" w:rsidRPr="00855929">
        <w:rPr>
          <w:rFonts w:cstheme="minorHAnsi"/>
          <w:sz w:val="24"/>
          <w:szCs w:val="24"/>
        </w:rPr>
        <w:t xml:space="preserve"> </w:t>
      </w:r>
      <w:r w:rsidR="00A06B4A" w:rsidRPr="00855929">
        <w:rPr>
          <w:rFonts w:cstheme="minorHAnsi"/>
          <w:sz w:val="24"/>
          <w:szCs w:val="24"/>
        </w:rPr>
        <w:t xml:space="preserve">have tracked research projects </w:t>
      </w:r>
      <w:r w:rsidR="00855929">
        <w:rPr>
          <w:rFonts w:cstheme="minorHAnsi"/>
          <w:sz w:val="24"/>
          <w:szCs w:val="24"/>
        </w:rPr>
        <w:t xml:space="preserve">from before data collection </w:t>
      </w:r>
      <w:r w:rsidR="00BC65DF">
        <w:rPr>
          <w:rFonts w:cstheme="minorHAnsi"/>
          <w:sz w:val="24"/>
          <w:szCs w:val="24"/>
        </w:rPr>
        <w:t xml:space="preserve">and </w:t>
      </w:r>
      <w:r w:rsidR="00A06B4A" w:rsidRPr="00855929">
        <w:rPr>
          <w:rFonts w:cstheme="minorHAnsi"/>
          <w:sz w:val="24"/>
          <w:szCs w:val="24"/>
        </w:rPr>
        <w:t>show that</w:t>
      </w:r>
      <w:r w:rsidR="00A06B4A" w:rsidRPr="00F2034D">
        <w:rPr>
          <w:sz w:val="24"/>
          <w:szCs w:val="24"/>
        </w:rPr>
        <w:t xml:space="preserve"> studies </w:t>
      </w:r>
      <w:r w:rsidR="00C23567">
        <w:rPr>
          <w:sz w:val="24"/>
          <w:szCs w:val="24"/>
        </w:rPr>
        <w:t>that</w:t>
      </w:r>
      <w:r w:rsidR="00C23567" w:rsidRPr="00F2034D">
        <w:rPr>
          <w:sz w:val="24"/>
          <w:szCs w:val="24"/>
        </w:rPr>
        <w:t xml:space="preserve"> </w:t>
      </w:r>
      <w:r w:rsidR="00855929">
        <w:rPr>
          <w:sz w:val="24"/>
          <w:szCs w:val="24"/>
        </w:rPr>
        <w:t>find</w:t>
      </w:r>
      <w:r w:rsidR="00A06B4A" w:rsidRPr="00F2034D">
        <w:rPr>
          <w:sz w:val="24"/>
          <w:szCs w:val="24"/>
        </w:rPr>
        <w:t xml:space="preserve"> statistically significant effects are more likely to be published than those </w:t>
      </w:r>
      <w:r w:rsidR="00C23567">
        <w:rPr>
          <w:sz w:val="24"/>
          <w:szCs w:val="24"/>
        </w:rPr>
        <w:t>that</w:t>
      </w:r>
      <w:r w:rsidR="00C23567" w:rsidRPr="00F2034D">
        <w:rPr>
          <w:sz w:val="24"/>
          <w:szCs w:val="24"/>
        </w:rPr>
        <w:t xml:space="preserve"> </w:t>
      </w:r>
      <w:r w:rsidR="00A06B4A" w:rsidRPr="00F2034D">
        <w:rPr>
          <w:sz w:val="24"/>
          <w:szCs w:val="24"/>
        </w:rPr>
        <w:t>do not</w:t>
      </w:r>
      <w:r w:rsidR="00855929" w:rsidRPr="00F2034D">
        <w:rPr>
          <w:sz w:val="24"/>
          <w:szCs w:val="24"/>
        </w:rPr>
        <w:t xml:space="preserve"> </w:t>
      </w:r>
      <w:r w:rsidR="00A06B4A" w:rsidRPr="00F2034D">
        <w:rPr>
          <w:sz w:val="24"/>
          <w:szCs w:val="24"/>
        </w:rPr>
        <w:fldChar w:fldCharType="begin"/>
      </w:r>
      <w:r w:rsidR="000821FB">
        <w:rPr>
          <w:sz w:val="24"/>
          <w:szCs w:val="24"/>
        </w:rPr>
        <w:instrText xml:space="preserve"> ADDIN EN.CITE &lt;EndNote&gt;&lt;Cite&gt;&lt;Author&gt;Franco&lt;/Author&gt;&lt;Year&gt;2014&lt;/Year&gt;&lt;RecNum&gt;657&lt;/RecNum&gt;&lt;DisplayText&gt;(Dwan, Gamble, Williamson, &amp;amp; Kirkham, 2013; Franco, Malhotra, &amp;amp; Simonovits, 2014)&lt;/DisplayText&gt;&lt;record&gt;&lt;rec-number&gt;657&lt;/rec-number&gt;&lt;foreign-keys&gt;&lt;key app="EN" db-id="9xrafw5sx95dvre9w5hpevd89fzwtwr9twsw" timestamp="1508283937"&gt;657&lt;/key&gt;&lt;/foreign-keys&gt;&lt;ref-type name="Journal Article"&gt;17&lt;/ref-type&gt;&lt;contributors&gt;&lt;authors&gt;&lt;author&gt;Franco, Annie&lt;/author&gt;&lt;author&gt;Malhotra, Neil&lt;/author&gt;&lt;author&gt;Simonovits, Gabor&lt;/author&gt;&lt;/authors&gt;&lt;/contributors&gt;&lt;titles&gt;&lt;title&gt;Publication bias in the social sciences: Unlocking the file drawer&lt;/title&gt;&lt;secondary-title&gt;Science&lt;/secondary-title&gt;&lt;/titles&gt;&lt;periodical&gt;&lt;full-title&gt;Science&lt;/full-title&gt;&lt;/periodical&gt;&lt;pages&gt;1502&lt;/pages&gt;&lt;volume&gt;345&lt;/volume&gt;&lt;number&gt;6203&lt;/number&gt;&lt;dates&gt;&lt;year&gt;2014&lt;/year&gt;&lt;/dates&gt;&lt;work-type&gt;10.1126/science.1255484&lt;/work-type&gt;&lt;urls&gt;&lt;related-urls&gt;&lt;url&gt;http://science.sciencemag.org/content/345/6203/1502.abstract&lt;/url&gt;&lt;/related-urls&gt;&lt;/urls&gt;&lt;/record&gt;&lt;/Cite&gt;&lt;Cite&gt;&lt;Author&gt;Dwan&lt;/Author&gt;&lt;Year&gt;2013&lt;/Year&gt;&lt;RecNum&gt;229&lt;/RecNum&gt;&lt;record&gt;&lt;rec-number&gt;229&lt;/rec-number&gt;&lt;foreign-keys&gt;&lt;key app="EN" db-id="9xrafw5sx95dvre9w5hpevd89fzwtwr9twsw" timestamp="1501060411"&gt;229&lt;/key&gt;&lt;/foreign-keys&gt;&lt;ref-type name="Journal Article"&gt;17&lt;/ref-type&gt;&lt;contributors&gt;&lt;authors&gt;&lt;author&gt;Dwan, Kerry&lt;/author&gt;&lt;author&gt;Gamble, Carrol&lt;/author&gt;&lt;author&gt;Williamson, Paula R.&lt;/author&gt;&lt;author&gt;Kirkham, Jamie J.&lt;/author&gt;&lt;/authors&gt;&lt;/contributors&gt;&lt;titles&gt;&lt;title&gt;Systematic Review of the Empirical Evidence of Study Publication Bias and Outcome Reporting Bias — An Updated Review&lt;/title&gt;&lt;secondary-title&gt;PLOS ONE&lt;/secondary-title&gt;&lt;/titles&gt;&lt;periodical&gt;&lt;full-title&gt;PLOS ONE&lt;/full-title&gt;&lt;/periodical&gt;&lt;pages&gt;e66844&lt;/pages&gt;&lt;volume&gt;8&lt;/volume&gt;&lt;number&gt;7&lt;/number&gt;&lt;dates&gt;&lt;year&gt;2013&lt;/year&gt;&lt;/dates&gt;&lt;publisher&gt;Public Library of Science&lt;/publisher&gt;&lt;urls&gt;&lt;related-urls&gt;&lt;url&gt;https://doi.org/10.1371/journal.pone.0066844&lt;/url&gt;&lt;/related-urls&gt;&lt;/urls&gt;&lt;electronic-resource-num&gt;10.1371/journal.pone.0066844&lt;/electronic-resource-num&gt;&lt;/record&gt;&lt;/Cite&gt;&lt;/EndNote&gt;</w:instrText>
      </w:r>
      <w:r w:rsidR="00A06B4A" w:rsidRPr="00F2034D">
        <w:rPr>
          <w:sz w:val="24"/>
          <w:szCs w:val="24"/>
        </w:rPr>
        <w:fldChar w:fldCharType="separate"/>
      </w:r>
      <w:r w:rsidR="000821FB">
        <w:rPr>
          <w:noProof/>
          <w:sz w:val="24"/>
          <w:szCs w:val="24"/>
        </w:rPr>
        <w:t>(Dwan, Gamble, Williamson, &amp; Kirkham, 2013; Franco, Malhotra, &amp; Simonovits, 2014)</w:t>
      </w:r>
      <w:r w:rsidR="00A06B4A" w:rsidRPr="00F2034D">
        <w:rPr>
          <w:sz w:val="24"/>
          <w:szCs w:val="24"/>
        </w:rPr>
        <w:fldChar w:fldCharType="end"/>
      </w:r>
      <w:r w:rsidR="00A06B4A" w:rsidRPr="00F2034D">
        <w:rPr>
          <w:sz w:val="24"/>
          <w:szCs w:val="24"/>
        </w:rPr>
        <w:t>.</w:t>
      </w:r>
    </w:p>
    <w:p w14:paraId="3BB75BAE" w14:textId="4C57C289" w:rsidR="004D6813" w:rsidRPr="003379FD" w:rsidRDefault="004D6813">
      <w:pPr>
        <w:spacing w:line="360" w:lineRule="auto"/>
        <w:ind w:firstLine="720"/>
        <w:rPr>
          <w:rFonts w:cstheme="minorHAnsi"/>
          <w:sz w:val="24"/>
          <w:szCs w:val="24"/>
        </w:rPr>
      </w:pPr>
      <w:r w:rsidRPr="003379FD">
        <w:rPr>
          <w:rFonts w:cstheme="minorHAnsi"/>
          <w:sz w:val="24"/>
          <w:szCs w:val="24"/>
        </w:rPr>
        <w:t xml:space="preserve">Selective reporting among measures and QRPs like p-hacking and </w:t>
      </w:r>
      <w:r w:rsidR="00BB073F">
        <w:rPr>
          <w:rFonts w:cstheme="minorHAnsi"/>
          <w:sz w:val="24"/>
          <w:szCs w:val="24"/>
        </w:rPr>
        <w:t>h</w:t>
      </w:r>
      <w:r w:rsidRPr="003379FD">
        <w:rPr>
          <w:rFonts w:cstheme="minorHAnsi"/>
          <w:sz w:val="24"/>
          <w:szCs w:val="24"/>
        </w:rPr>
        <w:t xml:space="preserve">ypothesising </w:t>
      </w:r>
      <w:r w:rsidR="00BB073F">
        <w:rPr>
          <w:rFonts w:cstheme="minorHAnsi"/>
          <w:sz w:val="24"/>
          <w:szCs w:val="24"/>
        </w:rPr>
        <w:t>a</w:t>
      </w:r>
      <w:r w:rsidRPr="003379FD">
        <w:rPr>
          <w:rFonts w:cstheme="minorHAnsi"/>
          <w:sz w:val="24"/>
          <w:szCs w:val="24"/>
        </w:rPr>
        <w:t xml:space="preserve">fter the </w:t>
      </w:r>
      <w:r w:rsidR="00BB073F">
        <w:rPr>
          <w:rFonts w:cstheme="minorHAnsi"/>
          <w:sz w:val="24"/>
          <w:szCs w:val="24"/>
        </w:rPr>
        <w:t>r</w:t>
      </w:r>
      <w:r w:rsidRPr="003379FD">
        <w:rPr>
          <w:rFonts w:cstheme="minorHAnsi"/>
          <w:sz w:val="24"/>
          <w:szCs w:val="24"/>
        </w:rPr>
        <w:t xml:space="preserve">esults are </w:t>
      </w:r>
      <w:r w:rsidR="00BB073F">
        <w:rPr>
          <w:rFonts w:cstheme="minorHAnsi"/>
          <w:sz w:val="24"/>
          <w:szCs w:val="24"/>
        </w:rPr>
        <w:t>k</w:t>
      </w:r>
      <w:r w:rsidRPr="003379FD">
        <w:rPr>
          <w:rFonts w:cstheme="minorHAnsi"/>
          <w:sz w:val="24"/>
          <w:szCs w:val="24"/>
        </w:rPr>
        <w:t xml:space="preserve">nown (HARKing) on the basis of statistical significance or the size of effects </w:t>
      </w:r>
      <w:r w:rsidRPr="003379FD">
        <w:rPr>
          <w:rFonts w:cstheme="minorHAnsi"/>
          <w:sz w:val="24"/>
          <w:szCs w:val="24"/>
        </w:rPr>
        <w:fldChar w:fldCharType="begin"/>
      </w:r>
      <w:r w:rsidRPr="003379FD">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3379FD">
        <w:rPr>
          <w:rFonts w:cstheme="minorHAnsi"/>
          <w:sz w:val="24"/>
          <w:szCs w:val="24"/>
        </w:rPr>
        <w:fldChar w:fldCharType="separate"/>
      </w:r>
      <w:r w:rsidRPr="003379FD">
        <w:rPr>
          <w:rFonts w:cstheme="minorHAnsi"/>
          <w:noProof/>
          <w:sz w:val="24"/>
          <w:szCs w:val="24"/>
        </w:rPr>
        <w:t>(Kerr, 1998)</w:t>
      </w:r>
      <w:r w:rsidRPr="003379FD">
        <w:rPr>
          <w:rFonts w:cstheme="minorHAnsi"/>
          <w:sz w:val="24"/>
          <w:szCs w:val="24"/>
        </w:rPr>
        <w:fldChar w:fldCharType="end"/>
      </w:r>
      <w:r w:rsidRPr="003379FD">
        <w:rPr>
          <w:rFonts w:cstheme="minorHAnsi"/>
          <w:sz w:val="24"/>
          <w:szCs w:val="24"/>
        </w:rPr>
        <w:t xml:space="preserve"> can also lead to effect sizes being exaggerated and increase the proportion of false positives in a scientific literature </w: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Bakker, van Dijk, &amp; Wicherts, 2012; Murphy &amp; Aguinis, 2017; Simmons, Nelson, &amp; Simonsohn, 2011)</w:t>
      </w:r>
      <w:r w:rsidRPr="003379FD">
        <w:rPr>
          <w:rFonts w:cstheme="minorHAnsi"/>
          <w:sz w:val="24"/>
          <w:szCs w:val="24"/>
        </w:rPr>
        <w:fldChar w:fldCharType="end"/>
      </w:r>
      <w:r w:rsidRPr="003379FD">
        <w:rPr>
          <w:rFonts w:cstheme="minorHAnsi"/>
          <w:sz w:val="24"/>
          <w:szCs w:val="24"/>
        </w:rPr>
        <w:t xml:space="preserve">. </w:t>
      </w:r>
      <w:r w:rsidR="00A06B4A">
        <w:rPr>
          <w:rFonts w:cstheme="minorHAnsi"/>
          <w:sz w:val="24"/>
          <w:szCs w:val="24"/>
        </w:rPr>
        <w:t xml:space="preserve">There are several reasons to think that QRPs and publication bias are prevalent in the scientific literature. </w:t>
      </w:r>
      <w:r w:rsidRPr="003379FD">
        <w:rPr>
          <w:rFonts w:cstheme="minorHAnsi"/>
          <w:sz w:val="24"/>
          <w:szCs w:val="24"/>
        </w:rPr>
        <w:t xml:space="preserve">Recent </w:t>
      </w:r>
      <w:r w:rsidR="00A06B4A">
        <w:rPr>
          <w:rFonts w:cstheme="minorHAnsi"/>
          <w:sz w:val="24"/>
          <w:szCs w:val="24"/>
        </w:rPr>
        <w:t xml:space="preserve">self-report </w:t>
      </w:r>
      <w:r w:rsidRPr="003379FD">
        <w:rPr>
          <w:rFonts w:cstheme="minorHAnsi"/>
          <w:sz w:val="24"/>
          <w:szCs w:val="24"/>
        </w:rPr>
        <w:t xml:space="preserve">surveys </w:t>
      </w:r>
      <w:r w:rsidR="00A06B4A">
        <w:rPr>
          <w:rFonts w:cstheme="minorHAnsi"/>
          <w:sz w:val="24"/>
          <w:szCs w:val="24"/>
        </w:rPr>
        <w:t xml:space="preserve">of psychologists </w:t>
      </w:r>
      <w:r w:rsidRPr="003379FD">
        <w:rPr>
          <w:rFonts w:cstheme="minorHAnsi"/>
          <w:sz w:val="24"/>
          <w:szCs w:val="24"/>
        </w:rPr>
        <w:t xml:space="preserve">suggest that questionable research practices like HARKing and p-hacking are common across </w:t>
      </w:r>
      <w:r w:rsidR="00A06B4A">
        <w:rPr>
          <w:rFonts w:cstheme="minorHAnsi"/>
          <w:sz w:val="24"/>
          <w:szCs w:val="24"/>
        </w:rPr>
        <w:t>countries</w:t>
      </w:r>
      <w:r w:rsidR="00A06B4A" w:rsidRPr="003379FD">
        <w:rPr>
          <w:rFonts w:cstheme="minorHAnsi"/>
          <w:sz w:val="24"/>
          <w:szCs w:val="24"/>
        </w:rPr>
        <w:t xml:space="preserve"> </w:t>
      </w:r>
      <w:r w:rsidR="00A06B4A">
        <w:rPr>
          <w:rFonts w:cstheme="minorHAnsi"/>
          <w:sz w:val="24"/>
          <w:szCs w:val="24"/>
        </w:rPr>
        <w:t xml:space="preserve">and </w:t>
      </w:r>
      <w:r w:rsidRPr="003379FD">
        <w:rPr>
          <w:rFonts w:cstheme="minorHAnsi"/>
          <w:sz w:val="24"/>
          <w:szCs w:val="24"/>
        </w:rPr>
        <w:t>fields of psychological research</w:t>
      </w:r>
      <w:r w:rsidR="00A06B4A">
        <w:rPr>
          <w:rFonts w:cstheme="minorHAnsi"/>
          <w:sz w:val="24"/>
          <w:szCs w:val="24"/>
        </w:rPr>
        <w:t xml:space="preserve"> </w:t>
      </w:r>
      <w:r w:rsidRPr="003379FD">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000821FB">
        <w:rPr>
          <w:rFonts w:cstheme="minorHAnsi"/>
          <w:noProof/>
          <w:sz w:val="24"/>
          <w:szCs w:val="24"/>
        </w:rPr>
        <w:t>(Agnoli, Wicherts, Veldkamp, Albiero, &amp; Cubelli, 2017; Fiedler &amp; Schwarz, 2015; John, Loewenstein, &amp; Prelec, 2012)</w:t>
      </w:r>
      <w:r w:rsidRPr="003379FD">
        <w:rPr>
          <w:rFonts w:cstheme="minorHAnsi"/>
          <w:sz w:val="24"/>
          <w:szCs w:val="24"/>
        </w:rPr>
        <w:fldChar w:fldCharType="end"/>
      </w:r>
      <w:r w:rsidRPr="003379FD">
        <w:rPr>
          <w:rFonts w:cstheme="minorHAnsi"/>
          <w:sz w:val="24"/>
          <w:szCs w:val="24"/>
        </w:rPr>
        <w:t xml:space="preserve">. </w:t>
      </w:r>
      <w:r w:rsidR="001806C9">
        <w:rPr>
          <w:rFonts w:cstheme="minorHAnsi"/>
          <w:sz w:val="24"/>
          <w:szCs w:val="24"/>
        </w:rPr>
        <w:t xml:space="preserve">The observed correlation between effect sizes and sample sizes (i.e., “small study effects”) </w:t>
      </w:r>
      <w:r w:rsidR="00855929">
        <w:rPr>
          <w:rFonts w:cstheme="minorHAnsi"/>
          <w:sz w:val="24"/>
          <w:szCs w:val="24"/>
        </w:rPr>
        <w:t xml:space="preserve">also suggests studies </w:t>
      </w:r>
      <w:r w:rsidR="00C23567">
        <w:rPr>
          <w:rFonts w:cstheme="minorHAnsi"/>
          <w:sz w:val="24"/>
          <w:szCs w:val="24"/>
        </w:rPr>
        <w:t xml:space="preserve">that </w:t>
      </w:r>
      <w:r w:rsidR="00177952">
        <w:rPr>
          <w:rFonts w:cstheme="minorHAnsi"/>
          <w:sz w:val="24"/>
          <w:szCs w:val="24"/>
        </w:rPr>
        <w:t>do not report statistically significant effects e</w:t>
      </w:r>
      <w:r w:rsidR="001806C9">
        <w:rPr>
          <w:rFonts w:cstheme="minorHAnsi"/>
          <w:sz w:val="24"/>
          <w:szCs w:val="24"/>
        </w:rPr>
        <w:t xml:space="preserve">ither </w:t>
      </w:r>
      <w:r w:rsidR="001806C9">
        <w:rPr>
          <w:rFonts w:cstheme="minorHAnsi"/>
          <w:sz w:val="24"/>
          <w:szCs w:val="24"/>
        </w:rPr>
        <w:lastRenderedPageBreak/>
        <w:t xml:space="preserve">remain unpublished or that QRPs </w:t>
      </w:r>
      <w:r w:rsidR="00855929">
        <w:rPr>
          <w:rFonts w:cstheme="minorHAnsi"/>
          <w:sz w:val="24"/>
          <w:szCs w:val="24"/>
        </w:rPr>
        <w:t>may be</w:t>
      </w:r>
      <w:r w:rsidR="001806C9">
        <w:rPr>
          <w:rFonts w:cstheme="minorHAnsi"/>
          <w:sz w:val="24"/>
          <w:szCs w:val="24"/>
        </w:rPr>
        <w:t xml:space="preserve"> used to ensure that large</w:t>
      </w:r>
      <w:r w:rsidR="00DE0193">
        <w:rPr>
          <w:rFonts w:cstheme="minorHAnsi"/>
          <w:sz w:val="24"/>
          <w:szCs w:val="24"/>
        </w:rPr>
        <w:t>-</w:t>
      </w:r>
      <w:r w:rsidR="001806C9">
        <w:rPr>
          <w:rFonts w:cstheme="minorHAnsi"/>
          <w:sz w:val="24"/>
          <w:szCs w:val="24"/>
        </w:rPr>
        <w:t xml:space="preserve">enough effect sizes are obtained to reach statistical significance </w: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000821FB">
        <w:rPr>
          <w:rFonts w:cstheme="minorHAnsi"/>
          <w:sz w:val="24"/>
          <w:szCs w:val="24"/>
        </w:rPr>
      </w:r>
      <w:r w:rsidR="000821FB">
        <w:rPr>
          <w:rFonts w:cstheme="minorHAnsi"/>
          <w:sz w:val="24"/>
          <w:szCs w:val="24"/>
        </w:rPr>
        <w:fldChar w:fldCharType="separate"/>
      </w:r>
      <w:r w:rsidR="000821FB">
        <w:rPr>
          <w:rFonts w:cstheme="minorHAnsi"/>
          <w:noProof/>
          <w:sz w:val="24"/>
          <w:szCs w:val="24"/>
        </w:rPr>
        <w:t>(Button et al., 2013; Egger, Smith, Schneider, &amp; Minder, 1997)</w:t>
      </w:r>
      <w:r w:rsidR="000821FB">
        <w:rPr>
          <w:rFonts w:cstheme="minorHAnsi"/>
          <w:sz w:val="24"/>
          <w:szCs w:val="24"/>
        </w:rPr>
        <w:fldChar w:fldCharType="end"/>
      </w:r>
      <w:r w:rsidR="001806C9">
        <w:rPr>
          <w:rFonts w:cstheme="minorHAnsi"/>
          <w:sz w:val="24"/>
          <w:szCs w:val="24"/>
        </w:rPr>
        <w:t>.</w:t>
      </w:r>
    </w:p>
    <w:p w14:paraId="6ADFB40E" w14:textId="7EF6307A" w:rsidR="006E30A1" w:rsidRPr="003379FD" w:rsidRDefault="004D6813">
      <w:pPr>
        <w:spacing w:line="360" w:lineRule="auto"/>
        <w:ind w:firstLine="720"/>
        <w:rPr>
          <w:rFonts w:cstheme="minorHAnsi"/>
          <w:sz w:val="24"/>
          <w:szCs w:val="24"/>
        </w:rPr>
      </w:pPr>
      <w:bookmarkStart w:id="5" w:name="_Hlk529545420"/>
      <w:r w:rsidRPr="003379FD">
        <w:rPr>
          <w:rFonts w:cstheme="minorHAnsi"/>
          <w:sz w:val="24"/>
          <w:szCs w:val="24"/>
        </w:rPr>
        <w:t xml:space="preserve">We have identified only </w:t>
      </w:r>
      <w:r w:rsidR="00481F82">
        <w:rPr>
          <w:rFonts w:cstheme="minorHAnsi"/>
          <w:sz w:val="24"/>
          <w:szCs w:val="24"/>
        </w:rPr>
        <w:t>two</w:t>
      </w:r>
      <w:r w:rsidRPr="003379FD">
        <w:rPr>
          <w:rFonts w:cstheme="minorHAnsi"/>
          <w:sz w:val="24"/>
          <w:szCs w:val="24"/>
        </w:rPr>
        <w:t xml:space="preserve"> previous </w:t>
      </w:r>
      <w:r w:rsidR="00481F82" w:rsidRPr="003379FD">
        <w:rPr>
          <w:rFonts w:cstheme="minorHAnsi"/>
          <w:sz w:val="24"/>
          <w:szCs w:val="24"/>
        </w:rPr>
        <w:t>stud</w:t>
      </w:r>
      <w:r w:rsidR="00481F82">
        <w:rPr>
          <w:rFonts w:cstheme="minorHAnsi"/>
          <w:sz w:val="24"/>
          <w:szCs w:val="24"/>
        </w:rPr>
        <w:t>ies</w:t>
      </w:r>
      <w:r w:rsidR="00481F82" w:rsidRPr="003379FD">
        <w:rPr>
          <w:rFonts w:cstheme="minorHAnsi"/>
          <w:sz w:val="24"/>
          <w:szCs w:val="24"/>
        </w:rPr>
        <w:t xml:space="preserve">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ttempt to empirically estimate the effect of publication </w:t>
      </w:r>
      <w:r w:rsidR="00BC65DF">
        <w:rPr>
          <w:rFonts w:cstheme="minorHAnsi"/>
          <w:sz w:val="24"/>
          <w:szCs w:val="24"/>
        </w:rPr>
        <w:t xml:space="preserve">and reporting bias </w:t>
      </w:r>
      <w:r w:rsidRPr="003379FD">
        <w:rPr>
          <w:rFonts w:cstheme="minorHAnsi"/>
          <w:sz w:val="24"/>
          <w:szCs w:val="24"/>
        </w:rPr>
        <w:t xml:space="preserve">on effect sizes in the psychology literature. </w:t>
      </w:r>
      <w:bookmarkEnd w:id="5"/>
      <w:r w:rsidRPr="003379FD">
        <w:rPr>
          <w:rFonts w:cstheme="minorHAnsi"/>
          <w:sz w:val="24"/>
          <w:szCs w:val="24"/>
        </w:rPr>
        <w:fldChar w:fldCharType="begin"/>
      </w:r>
      <w:r w:rsidRPr="003379FD">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3379FD">
        <w:rPr>
          <w:rFonts w:cstheme="minorHAnsi"/>
          <w:sz w:val="24"/>
          <w:szCs w:val="24"/>
        </w:rPr>
        <w:fldChar w:fldCharType="separate"/>
      </w:r>
      <w:r w:rsidRPr="003379FD">
        <w:rPr>
          <w:rFonts w:cstheme="minorHAnsi"/>
          <w:noProof/>
          <w:sz w:val="24"/>
          <w:szCs w:val="24"/>
        </w:rPr>
        <w:t>Stanley, Carter, and Doucouliagos (2018)</w:t>
      </w:r>
      <w:r w:rsidRPr="003379FD">
        <w:rPr>
          <w:rFonts w:cstheme="minorHAnsi"/>
          <w:sz w:val="24"/>
          <w:szCs w:val="24"/>
        </w:rPr>
        <w:fldChar w:fldCharType="end"/>
      </w:r>
      <w:r w:rsidRPr="003379FD">
        <w:rPr>
          <w:rFonts w:cstheme="minorHAnsi"/>
          <w:sz w:val="24"/>
          <w:szCs w:val="24"/>
        </w:rPr>
        <w:t xml:space="preserve"> used several meta-analytic bias</w:t>
      </w:r>
      <w:r w:rsidR="00FB1951">
        <w:rPr>
          <w:rFonts w:cstheme="minorHAnsi"/>
          <w:sz w:val="24"/>
          <w:szCs w:val="24"/>
        </w:rPr>
        <w:t>-</w:t>
      </w:r>
      <w:r w:rsidRPr="003379FD">
        <w:rPr>
          <w:rFonts w:cstheme="minorHAnsi"/>
          <w:sz w:val="24"/>
          <w:szCs w:val="24"/>
        </w:rPr>
        <w:t>adjustment methods (specifically using three different estimators; WLS, WAAP-WLS, and PET-PEESE) in a reanalysis of 200 meta-analyses published in Psychological Bulletin. They</w:t>
      </w:r>
      <w:r w:rsidR="00FB1951">
        <w:rPr>
          <w:rFonts w:cstheme="minorHAnsi"/>
          <w:sz w:val="24"/>
          <w:szCs w:val="24"/>
        </w:rPr>
        <w:t xml:space="preserve"> found</w:t>
      </w:r>
      <w:r w:rsidRPr="003379FD">
        <w:rPr>
          <w:rFonts w:cstheme="minorHAnsi"/>
          <w:sz w:val="24"/>
          <w:szCs w:val="24"/>
        </w:rPr>
        <w:t xml:space="preserve"> a median effect size exaggeration of 8 to 15%, with the range depending on the meta-analytic bias reduction method used. As </w:t>
      </w:r>
      <w:r w:rsidRPr="003379FD">
        <w:rPr>
          <w:rFonts w:cstheme="minorHAnsi"/>
          <w:sz w:val="24"/>
          <w:szCs w:val="24"/>
        </w:rPr>
        <w:fldChar w:fldCharType="begin"/>
      </w:r>
      <w:r w:rsidRPr="003379FD">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3379FD">
        <w:rPr>
          <w:rFonts w:cstheme="minorHAnsi"/>
          <w:sz w:val="24"/>
          <w:szCs w:val="24"/>
        </w:rPr>
        <w:fldChar w:fldCharType="separate"/>
      </w:r>
      <w:r w:rsidRPr="003379FD">
        <w:rPr>
          <w:rFonts w:cstheme="minorHAnsi"/>
          <w:noProof/>
          <w:sz w:val="24"/>
          <w:szCs w:val="24"/>
        </w:rPr>
        <w:t>Stanley et al. (2018)</w:t>
      </w:r>
      <w:r w:rsidRPr="003379FD">
        <w:rPr>
          <w:rFonts w:cstheme="minorHAnsi"/>
          <w:sz w:val="24"/>
          <w:szCs w:val="24"/>
        </w:rPr>
        <w:fldChar w:fldCharType="end"/>
      </w:r>
      <w:r w:rsidRPr="003379FD">
        <w:rPr>
          <w:rFonts w:cstheme="minorHAnsi"/>
          <w:sz w:val="24"/>
          <w:szCs w:val="24"/>
        </w:rPr>
        <w:t xml:space="preserve"> point out, this study estimates the effect of publication bias using a likely unrepresentative literature, and it is unclear how much this estimate is likely to generalize outside of the pages of Psychological Bulletin</w:t>
      </w:r>
      <w:r w:rsidRPr="00481F82">
        <w:rPr>
          <w:rFonts w:cstheme="minorHAnsi"/>
          <w:sz w:val="24"/>
          <w:szCs w:val="24"/>
        </w:rPr>
        <w:t xml:space="preserve">. </w:t>
      </w:r>
      <w:bookmarkStart w:id="6" w:name="_Hlk10537349"/>
      <w:r w:rsidR="001806C9" w:rsidRPr="00CD4BCE">
        <w:rPr>
          <w:rFonts w:cstheme="minorHAnsi"/>
          <w:color w:val="000000"/>
          <w:sz w:val="24"/>
          <w:szCs w:val="24"/>
          <w:shd w:val="clear" w:color="auto" w:fill="FFFFFF"/>
        </w:rPr>
        <w:t xml:space="preserve">Schäfer and Schwarz </w:t>
      </w:r>
      <w:r w:rsidR="001806C9">
        <w:rPr>
          <w:rFonts w:cstheme="minorHAnsi"/>
          <w:color w:val="000000"/>
          <w:sz w:val="24"/>
          <w:szCs w:val="24"/>
          <w:shd w:val="clear" w:color="auto" w:fill="FFFFFF"/>
        </w:rPr>
        <w:t xml:space="preserve">(2019) </w:t>
      </w:r>
      <w:r w:rsidR="001806C9" w:rsidRPr="00CD4BCE">
        <w:rPr>
          <w:rFonts w:cstheme="minorHAnsi"/>
          <w:color w:val="000000"/>
          <w:sz w:val="24"/>
          <w:szCs w:val="24"/>
          <w:shd w:val="clear" w:color="auto" w:fill="FFFFFF"/>
        </w:rPr>
        <w:t xml:space="preserve">show that </w:t>
      </w:r>
      <w:r w:rsidR="001806C9" w:rsidRPr="00CD4BCE">
        <w:rPr>
          <w:rFonts w:cstheme="minorHAnsi"/>
          <w:sz w:val="24"/>
          <w:szCs w:val="24"/>
        </w:rPr>
        <w:t xml:space="preserve">effect sizes </w:t>
      </w:r>
      <w:r w:rsidR="001806C9">
        <w:rPr>
          <w:rFonts w:cstheme="minorHAnsi"/>
          <w:sz w:val="24"/>
          <w:szCs w:val="24"/>
        </w:rPr>
        <w:t>found</w:t>
      </w:r>
      <w:r w:rsidR="001806C9" w:rsidRPr="00CD4BCE">
        <w:rPr>
          <w:rFonts w:cstheme="minorHAnsi"/>
          <w:sz w:val="24"/>
          <w:szCs w:val="24"/>
        </w:rPr>
        <w:t xml:space="preserve"> in preregistered studies are, on average, much smaller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w:t>
      </w:r>
      <w:r w:rsidR="001806C9" w:rsidRPr="00CD4BCE">
        <w:rPr>
          <w:rFonts w:cstheme="minorHAnsi"/>
          <w:sz w:val="24"/>
          <w:szCs w:val="24"/>
        </w:rPr>
        <w:t xml:space="preserve"> </w:t>
      </w:r>
      <w:r w:rsidR="005E6ADE">
        <w:rPr>
          <w:rFonts w:cstheme="minorHAnsi"/>
          <w:sz w:val="24"/>
          <w:szCs w:val="24"/>
        </w:rPr>
        <w:t>of</w:t>
      </w:r>
      <w:r w:rsidR="001806C9" w:rsidRPr="00CD4BCE">
        <w:rPr>
          <w:rFonts w:cstheme="minorHAnsi"/>
          <w:sz w:val="24"/>
          <w:szCs w:val="24"/>
        </w:rPr>
        <w:t xml:space="preserve"> 0.16) than </w:t>
      </w:r>
      <w:r w:rsidR="001806C9">
        <w:rPr>
          <w:rFonts w:cstheme="minorHAnsi"/>
          <w:sz w:val="24"/>
          <w:szCs w:val="24"/>
        </w:rPr>
        <w:t xml:space="preserve">those reported in </w:t>
      </w:r>
      <w:r w:rsidR="001806C9" w:rsidRPr="00CD4BCE">
        <w:rPr>
          <w:rFonts w:cstheme="minorHAnsi"/>
          <w:sz w:val="24"/>
          <w:szCs w:val="24"/>
        </w:rPr>
        <w:t>non-preregistered published studies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 of</w:t>
      </w:r>
      <w:r w:rsidR="001806C9" w:rsidRPr="00CD4BCE">
        <w:rPr>
          <w:rFonts w:cstheme="minorHAnsi"/>
          <w:sz w:val="24"/>
          <w:szCs w:val="24"/>
        </w:rPr>
        <w:t xml:space="preserve"> 0.36</w:t>
      </w:r>
      <w:r w:rsidR="001806C9">
        <w:rPr>
          <w:rFonts w:cstheme="minorHAnsi"/>
          <w:sz w:val="24"/>
          <w:szCs w:val="24"/>
        </w:rPr>
        <w:t xml:space="preserve">) and suggest that this difference is likely to be at least in part driven by the use of QRPs in </w:t>
      </w:r>
      <w:r w:rsidR="00253305">
        <w:rPr>
          <w:rFonts w:cstheme="minorHAnsi"/>
          <w:sz w:val="24"/>
          <w:szCs w:val="24"/>
        </w:rPr>
        <w:t>non-preregistered studies</w:t>
      </w:r>
      <w:r w:rsidR="001806C9" w:rsidRPr="00CD4BCE">
        <w:rPr>
          <w:rFonts w:cstheme="minorHAnsi"/>
          <w:sz w:val="24"/>
          <w:szCs w:val="24"/>
        </w:rPr>
        <w:t>.</w:t>
      </w:r>
      <w:r w:rsidR="001806C9">
        <w:rPr>
          <w:rFonts w:cstheme="minorHAnsi"/>
          <w:sz w:val="24"/>
          <w:szCs w:val="24"/>
        </w:rPr>
        <w:t xml:space="preserve"> However, as </w:t>
      </w:r>
      <w:r w:rsidR="001806C9" w:rsidRPr="00C81ADA">
        <w:rPr>
          <w:rFonts w:cstheme="minorHAnsi"/>
          <w:sz w:val="24"/>
          <w:szCs w:val="24"/>
        </w:rPr>
        <w:t>Schäfer</w:t>
      </w:r>
      <w:r w:rsidR="001806C9">
        <w:rPr>
          <w:rFonts w:cstheme="minorHAnsi"/>
          <w:sz w:val="24"/>
          <w:szCs w:val="24"/>
        </w:rPr>
        <w:t xml:space="preserve"> and</w:t>
      </w:r>
      <w:r w:rsidR="001806C9" w:rsidRPr="00C81ADA">
        <w:rPr>
          <w:rFonts w:cstheme="minorHAnsi"/>
          <w:sz w:val="24"/>
          <w:szCs w:val="24"/>
        </w:rPr>
        <w:t xml:space="preserve"> Schwarz</w:t>
      </w:r>
      <w:r w:rsidR="001806C9">
        <w:rPr>
          <w:rFonts w:cstheme="minorHAnsi"/>
          <w:sz w:val="24"/>
          <w:szCs w:val="24"/>
        </w:rPr>
        <w:t xml:space="preserve"> note, it is </w:t>
      </w:r>
      <w:r w:rsidR="006430B5">
        <w:rPr>
          <w:rFonts w:cstheme="minorHAnsi"/>
          <w:sz w:val="24"/>
          <w:szCs w:val="24"/>
        </w:rPr>
        <w:t xml:space="preserve">also </w:t>
      </w:r>
      <w:r w:rsidR="001806C9">
        <w:rPr>
          <w:rFonts w:cstheme="minorHAnsi"/>
          <w:sz w:val="24"/>
          <w:szCs w:val="24"/>
        </w:rPr>
        <w:t>possible that this decrease is caused by systematic difference</w:t>
      </w:r>
      <w:r w:rsidR="00687804">
        <w:rPr>
          <w:rFonts w:cstheme="minorHAnsi"/>
          <w:sz w:val="24"/>
          <w:szCs w:val="24"/>
        </w:rPr>
        <w:t>s</w:t>
      </w:r>
      <w:r w:rsidR="00732267">
        <w:rPr>
          <w:rFonts w:cstheme="minorHAnsi"/>
          <w:sz w:val="24"/>
          <w:szCs w:val="24"/>
        </w:rPr>
        <w:t xml:space="preserve"> between</w:t>
      </w:r>
      <w:r w:rsidR="001806C9">
        <w:rPr>
          <w:rFonts w:cstheme="minorHAnsi"/>
          <w:sz w:val="24"/>
          <w:szCs w:val="24"/>
        </w:rPr>
        <w:t xml:space="preserve"> preregistered </w:t>
      </w:r>
      <w:r w:rsidR="00732267">
        <w:rPr>
          <w:rFonts w:cstheme="minorHAnsi"/>
          <w:sz w:val="24"/>
          <w:szCs w:val="24"/>
        </w:rPr>
        <w:t xml:space="preserve">and non-preregistered studies </w:t>
      </w:r>
      <w:r w:rsidR="000821FB">
        <w:rPr>
          <w:rFonts w:cstheme="minorHAnsi"/>
          <w:sz w:val="24"/>
          <w:szCs w:val="24"/>
        </w:rPr>
        <w:fldChar w:fldCharType="begin"/>
      </w:r>
      <w:r w:rsidR="000821FB">
        <w:rPr>
          <w:rFonts w:cstheme="minorHAnsi"/>
          <w:sz w:val="24"/>
          <w:szCs w:val="24"/>
        </w:rPr>
        <w:instrText xml:space="preserve"> ADDIN EN.CITE &lt;EndNote&gt;&lt;Cite&gt;&lt;Author&gt;Schäfer&lt;/Author&gt;&lt;Year&gt;2019&lt;/Year&gt;&lt;RecNum&gt;1048&lt;/RecNum&gt;&lt;DisplayText&gt;(Schäfer &amp;amp; Schwarz, 2019)&lt;/DisplayText&gt;&lt;record&gt;&lt;rec-number&gt;1048&lt;/rec-number&gt;&lt;foreign-keys&gt;&lt;key app="EN" db-id="9xrafw5sx95dvre9w5hpevd89fzwtwr9twsw" timestamp="1559606846"&gt;1048&lt;/key&gt;&lt;/foreign-keys&gt;&lt;ref-type name="Journal Article"&gt;17&lt;/ref-type&gt;&lt;contributors&gt;&lt;authors&gt;&lt;author&gt;Schäfer, Thomas&lt;/author&gt;&lt;author&gt;Schwarz, Marcus A.&lt;/author&gt;&lt;/authors&gt;&lt;/contributors&gt;&lt;titles&gt;&lt;title&gt;The Meaningfulness of Effect Sizes in Psychological Research: Differences Between Sub-Disciplines and the Impact of Potential Biases&lt;/title&gt;&lt;secondary-title&gt;Frontiers in Psychology&lt;/secondary-title&gt;&lt;/titles&gt;&lt;periodical&gt;&lt;full-title&gt;Frontiers in Psychology&lt;/full-title&gt;&lt;/periodical&gt;&lt;pages&gt;813&lt;/pages&gt;&lt;volume&gt;10&lt;/volume&gt;&lt;dates&gt;&lt;year&gt;2019&lt;/year&gt;&lt;/dates&gt;&lt;isbn&gt;1664-1078&lt;/isbn&gt;&lt;work-type&gt;10.3389/fpsyg.2019.00813&lt;/work-type&gt;&lt;urls&gt;&lt;related-urls&gt;&lt;url&gt;https://www.frontiersin.org/article/10.3389/fpsyg.2019.00813&lt;/url&gt;&lt;/related-urls&gt;&lt;/urls&gt;&lt;/record&gt;&lt;/Cite&gt;&lt;/EndNote&gt;</w:instrText>
      </w:r>
      <w:r w:rsidR="000821FB">
        <w:rPr>
          <w:rFonts w:cstheme="minorHAnsi"/>
          <w:sz w:val="24"/>
          <w:szCs w:val="24"/>
        </w:rPr>
        <w:fldChar w:fldCharType="separate"/>
      </w:r>
      <w:r w:rsidR="000821FB">
        <w:rPr>
          <w:rFonts w:cstheme="minorHAnsi"/>
          <w:noProof/>
          <w:sz w:val="24"/>
          <w:szCs w:val="24"/>
        </w:rPr>
        <w:t>(Schäfer &amp; Schwarz, 2019)</w:t>
      </w:r>
      <w:r w:rsidR="000821FB">
        <w:rPr>
          <w:rFonts w:cstheme="minorHAnsi"/>
          <w:sz w:val="24"/>
          <w:szCs w:val="24"/>
        </w:rPr>
        <w:fldChar w:fldCharType="end"/>
      </w:r>
      <w:r w:rsidR="001806C9">
        <w:rPr>
          <w:rFonts w:cstheme="minorHAnsi"/>
          <w:sz w:val="24"/>
          <w:szCs w:val="24"/>
        </w:rPr>
        <w:t>.</w:t>
      </w:r>
      <w:bookmarkEnd w:id="6"/>
    </w:p>
    <w:p w14:paraId="6AAA3165" w14:textId="478EADCC" w:rsidR="000E74FF" w:rsidRDefault="004D6813" w:rsidP="000E74FF">
      <w:pPr>
        <w:spacing w:line="360" w:lineRule="auto"/>
        <w:ind w:firstLine="720"/>
        <w:rPr>
          <w:rFonts w:cstheme="minorHAnsi"/>
          <w:sz w:val="24"/>
          <w:szCs w:val="24"/>
        </w:rPr>
      </w:pPr>
      <w:r w:rsidRPr="003379FD">
        <w:rPr>
          <w:rFonts w:cstheme="minorHAnsi"/>
          <w:sz w:val="24"/>
          <w:szCs w:val="24"/>
        </w:rPr>
        <w:t xml:space="preserve">In order to </w:t>
      </w:r>
      <w:r w:rsidR="006239F9">
        <w:rPr>
          <w:rFonts w:cstheme="minorHAnsi"/>
          <w:sz w:val="24"/>
          <w:szCs w:val="24"/>
        </w:rPr>
        <w:t>examine</w:t>
      </w:r>
      <w:r w:rsidRPr="003379FD">
        <w:rPr>
          <w:rFonts w:cstheme="minorHAnsi"/>
          <w:sz w:val="24"/>
          <w:szCs w:val="24"/>
        </w:rPr>
        <w:t xml:space="preserve"> </w:t>
      </w:r>
      <w:r w:rsidR="00FC1B23">
        <w:rPr>
          <w:rFonts w:cstheme="minorHAnsi"/>
          <w:sz w:val="24"/>
          <w:szCs w:val="24"/>
        </w:rPr>
        <w:t>the decrease in effect sizes between original and replication studies</w:t>
      </w:r>
      <w:r w:rsidRPr="003379FD">
        <w:rPr>
          <w:rFonts w:cstheme="minorHAnsi"/>
          <w:sz w:val="24"/>
          <w:szCs w:val="24"/>
        </w:rPr>
        <w:t>,</w:t>
      </w:r>
      <w:r w:rsidR="00FC1B23">
        <w:rPr>
          <w:rFonts w:cstheme="minorHAnsi"/>
          <w:sz w:val="24"/>
          <w:szCs w:val="24"/>
        </w:rPr>
        <w:t xml:space="preserve"> </w:t>
      </w:r>
      <w:r w:rsidRPr="003379FD">
        <w:rPr>
          <w:rFonts w:cstheme="minorHAnsi"/>
          <w:sz w:val="24"/>
          <w:szCs w:val="24"/>
        </w:rPr>
        <w:t xml:space="preserve">the current study presents an exploratory analysis of recent replication projects using four analytic approaches. The first analysis uses a multilevel meta-analytic framework to estimate the expected effect size change between original and replication studies. As this database is likely to include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true null effects (or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so close to true null effects as to be practically dismissible), </w:t>
      </w:r>
      <w:r w:rsidR="00FB1951">
        <w:rPr>
          <w:rFonts w:cstheme="minorHAnsi"/>
          <w:sz w:val="24"/>
          <w:szCs w:val="24"/>
        </w:rPr>
        <w:t>A</w:t>
      </w:r>
      <w:r w:rsidRPr="003379FD">
        <w:rPr>
          <w:rFonts w:cstheme="minorHAnsi"/>
          <w:sz w:val="24"/>
          <w:szCs w:val="24"/>
        </w:rPr>
        <w:t>nalyses 2 to 4 estimate the degree to which effect sizes reported in the literature are exaggerated assuming that the effect under study is non-null, arguably of more use for people attempting to plan studies based on the published literature.</w:t>
      </w:r>
      <w:r w:rsidR="005050C6" w:rsidRPr="003379FD">
        <w:rPr>
          <w:rFonts w:cstheme="minorHAnsi"/>
          <w:sz w:val="24"/>
          <w:szCs w:val="24"/>
        </w:rPr>
        <w:t xml:space="preserve"> To estimate this quantity, we use simple data exclusions (</w:t>
      </w:r>
      <w:r w:rsidR="00FB1951">
        <w:rPr>
          <w:rFonts w:cstheme="minorHAnsi"/>
          <w:sz w:val="24"/>
          <w:szCs w:val="24"/>
        </w:rPr>
        <w:t>A</w:t>
      </w:r>
      <w:r w:rsidR="005050C6" w:rsidRPr="003379FD">
        <w:rPr>
          <w:rFonts w:cstheme="minorHAnsi"/>
          <w:sz w:val="24"/>
          <w:szCs w:val="24"/>
        </w:rPr>
        <w:t>nalys</w:t>
      </w:r>
      <w:r w:rsidR="00FB1951">
        <w:rPr>
          <w:rFonts w:cstheme="minorHAnsi"/>
          <w:sz w:val="24"/>
          <w:szCs w:val="24"/>
        </w:rPr>
        <w:t>e</w:t>
      </w:r>
      <w:r w:rsidR="005050C6" w:rsidRPr="003379FD">
        <w:rPr>
          <w:rFonts w:cstheme="minorHAnsi"/>
          <w:sz w:val="24"/>
          <w:szCs w:val="24"/>
        </w:rPr>
        <w:t xml:space="preserve">s 2 and 3) and </w:t>
      </w:r>
      <w:r w:rsidRPr="003379FD">
        <w:rPr>
          <w:rFonts w:cstheme="minorHAnsi"/>
          <w:sz w:val="24"/>
          <w:szCs w:val="24"/>
        </w:rPr>
        <w:t xml:space="preserve">the Bayesian Mixture Model presented in </w:t>
      </w:r>
      <w:r w:rsidRPr="003379FD">
        <w:rPr>
          <w:rFonts w:cstheme="minorHAnsi"/>
          <w:sz w:val="24"/>
          <w:szCs w:val="24"/>
        </w:rPr>
        <w:fldChar w:fldCharType="begin"/>
      </w:r>
      <w:r w:rsidR="006846A9" w:rsidRPr="003379FD">
        <w:rPr>
          <w:rFonts w:cstheme="minorHAnsi"/>
          <w:sz w:val="24"/>
          <w:szCs w:val="24"/>
        </w:rPr>
        <w:instrText xml:space="preserve"> ADDIN EN.CITE &lt;EndNote&gt;&lt;Cite AuthorYear="1"&gt;&lt;Author&gt;Camerer&lt;/Author&gt;&lt;Year&gt;2018&lt;/Year&gt;&lt;RecNum&gt;967&lt;/RecNum&gt;&lt;Suffix&gt;`, analysis 4&lt;/Suffix&gt;&lt;DisplayText&gt;Camerer et al. (2018, analysis 4)&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3379FD">
        <w:rPr>
          <w:rFonts w:cstheme="minorHAnsi"/>
          <w:sz w:val="24"/>
          <w:szCs w:val="24"/>
        </w:rPr>
        <w:fldChar w:fldCharType="separate"/>
      </w:r>
      <w:r w:rsidR="006846A9" w:rsidRPr="003379FD">
        <w:rPr>
          <w:rFonts w:cstheme="minorHAnsi"/>
          <w:noProof/>
          <w:sz w:val="24"/>
          <w:szCs w:val="24"/>
        </w:rPr>
        <w:t>Camerer et al. (2018, analysis 4)</w:t>
      </w:r>
      <w:r w:rsidRPr="003379FD">
        <w:rPr>
          <w:rFonts w:cstheme="minorHAnsi"/>
          <w:sz w:val="24"/>
          <w:szCs w:val="24"/>
        </w:rPr>
        <w:fldChar w:fldCharType="end"/>
      </w:r>
      <w:r w:rsidRPr="003379FD">
        <w:rPr>
          <w:rFonts w:cstheme="minorHAnsi"/>
          <w:sz w:val="24"/>
          <w:szCs w:val="24"/>
        </w:rPr>
        <w:t>.</w:t>
      </w:r>
      <w:r w:rsidR="000E74FF">
        <w:rPr>
          <w:rFonts w:cstheme="minorHAnsi"/>
          <w:sz w:val="24"/>
          <w:szCs w:val="24"/>
        </w:rPr>
        <w:t xml:space="preserve"> </w:t>
      </w:r>
    </w:p>
    <w:p w14:paraId="147DAA2C" w14:textId="77777777" w:rsidR="000E74FF" w:rsidRDefault="000E74FF" w:rsidP="000E74FF">
      <w:pPr>
        <w:spacing w:line="360" w:lineRule="auto"/>
        <w:ind w:firstLine="720"/>
        <w:rPr>
          <w:rFonts w:cstheme="minorHAnsi"/>
          <w:sz w:val="24"/>
          <w:szCs w:val="24"/>
        </w:rPr>
      </w:pPr>
    </w:p>
    <w:p w14:paraId="0ED923A0" w14:textId="77777777" w:rsidR="00BD273F" w:rsidRPr="00BD273F" w:rsidRDefault="00BD273F" w:rsidP="00BD273F">
      <w:pPr>
        <w:spacing w:line="360" w:lineRule="auto"/>
        <w:ind w:firstLine="720"/>
        <w:rPr>
          <w:rFonts w:cstheme="minorHAnsi"/>
          <w:sz w:val="24"/>
          <w:szCs w:val="24"/>
        </w:rPr>
      </w:pPr>
      <w:r w:rsidRPr="00BD273F">
        <w:rPr>
          <w:rFonts w:cstheme="minorHAnsi"/>
          <w:sz w:val="24"/>
          <w:szCs w:val="24"/>
        </w:rPr>
        <w:lastRenderedPageBreak/>
        <w:t xml:space="preserve">In reading the paper, it is important to note that these replication projects have not replicated a random selection of effects from the literature. As such the analyses here do not allow us to make simple inferences about what would be seen in a future replication study (i.e., predicting the effect size decrease between a randomly selected psychology research article and its replication) or directly examine the impact of publication and reporting biases on effect sizes. Instead, this analysis should be read as producing estimates of the differences we would expect to see in future large-scale replication projects, under the assumption that the included replication projects are a random sample of hypothetical replication projects. </w:t>
      </w:r>
    </w:p>
    <w:p w14:paraId="62902ED2" w14:textId="77777777" w:rsidR="000810F8" w:rsidRPr="000821FB" w:rsidRDefault="000810F8" w:rsidP="000810F8">
      <w:pPr>
        <w:pStyle w:val="Heading2"/>
        <w:rPr>
          <w:rFonts w:asciiTheme="minorHAnsi" w:hAnsiTheme="minorHAnsi" w:cstheme="minorHAnsi"/>
        </w:rPr>
      </w:pPr>
      <w:bookmarkStart w:id="7" w:name="_GoBack"/>
      <w:bookmarkEnd w:id="7"/>
      <w:r w:rsidRPr="000821FB">
        <w:rPr>
          <w:rFonts w:asciiTheme="minorHAnsi" w:hAnsiTheme="minorHAnsi" w:cstheme="minorHAnsi"/>
        </w:rPr>
        <w:t>Methods</w:t>
      </w:r>
    </w:p>
    <w:p w14:paraId="50611A43" w14:textId="6A33F125"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 xml:space="preserve">Data </w:t>
      </w:r>
      <w:r w:rsidR="008E29DC" w:rsidRPr="000821FB">
        <w:rPr>
          <w:rFonts w:asciiTheme="minorHAnsi" w:hAnsiTheme="minorHAnsi" w:cstheme="minorHAnsi"/>
        </w:rPr>
        <w:t>E</w:t>
      </w:r>
      <w:r w:rsidRPr="000821FB">
        <w:rPr>
          <w:rFonts w:asciiTheme="minorHAnsi" w:hAnsiTheme="minorHAnsi" w:cstheme="minorHAnsi"/>
        </w:rPr>
        <w:t>xtraction</w:t>
      </w:r>
    </w:p>
    <w:p w14:paraId="6E2EE210" w14:textId="111228F9" w:rsidR="006B29B4" w:rsidRPr="006B29B4" w:rsidRDefault="006B29B4" w:rsidP="00F2034D">
      <w:pPr>
        <w:pStyle w:val="BodyText"/>
        <w:rPr>
          <w:lang w:val="en-US"/>
        </w:rPr>
      </w:pPr>
      <w:r w:rsidRPr="00F2034D">
        <w:rPr>
          <w:lang w:val="en-US"/>
        </w:rPr>
        <w:t>All eight published or in</w:t>
      </w:r>
      <w:r w:rsidR="00FB1951">
        <w:rPr>
          <w:lang w:val="en-US"/>
        </w:rPr>
        <w:t>-</w:t>
      </w:r>
      <w:r w:rsidRPr="00F2034D">
        <w:rPr>
          <w:lang w:val="en-US"/>
        </w:rPr>
        <w:t>press large scale replication projects performed within in the behavioral science research literature were included in the current research (see Table 1 for a list of the included studies). The original source of each replicated effect, reported test statistics, effect sizes, sample sizes</w:t>
      </w:r>
      <w:r w:rsidRPr="006B29B4">
        <w:rPr>
          <w:lang w:val="en-US"/>
        </w:rPr>
        <w:t xml:space="preserve">, standard errors and p-values were extracted for each original and replication study. Several of the large scale replication projects did not present the original test statistics and p values (e.g., Many </w:t>
      </w:r>
      <w:r w:rsidR="00FB1951">
        <w:rPr>
          <w:lang w:val="en-US"/>
        </w:rPr>
        <w:t>L</w:t>
      </w:r>
      <w:r w:rsidRPr="006B29B4">
        <w:rPr>
          <w:lang w:val="en-US"/>
        </w:rPr>
        <w:t>abs 1 and 3</w:t>
      </w:r>
      <w:r w:rsidR="004C309C">
        <w:rPr>
          <w:lang w:val="en-US"/>
        </w:rPr>
        <w:t>, Ebersole et al., 2016; Klein et al., 2014</w:t>
      </w:r>
      <w:r w:rsidR="000821FB">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 </w:instrText>
      </w:r>
      <w:r w:rsidR="004C309C">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DATA </w:instrText>
      </w:r>
      <w:r w:rsidR="004C309C">
        <w:rPr>
          <w:lang w:val="en-US"/>
        </w:rPr>
      </w:r>
      <w:r w:rsidR="004C309C">
        <w:rPr>
          <w:lang w:val="en-US"/>
        </w:rPr>
        <w:fldChar w:fldCharType="end"/>
      </w:r>
      <w:r w:rsidR="000821FB">
        <w:rPr>
          <w:lang w:val="en-US"/>
        </w:rPr>
      </w:r>
      <w:r w:rsidR="000821FB">
        <w:rPr>
          <w:lang w:val="en-US"/>
        </w:rPr>
        <w:fldChar w:fldCharType="end"/>
      </w:r>
      <w:r w:rsidRPr="006B29B4">
        <w:rPr>
          <w:lang w:val="en-US"/>
        </w:rPr>
        <w:t>). In these cases, these values were manually extracted from the original articles. When sample sizes for original studies were not reported in the data provided by each replication project they were manually extracted from original articles where possible.</w:t>
      </w:r>
    </w:p>
    <w:p w14:paraId="17A36E2F" w14:textId="37F8E0DF" w:rsidR="006B29B4" w:rsidRPr="00F2034D" w:rsidRDefault="006B29B4" w:rsidP="00F2034D">
      <w:pPr>
        <w:pStyle w:val="BodyText"/>
        <w:rPr>
          <w:lang w:val="en-US"/>
        </w:rPr>
      </w:pPr>
      <w:r w:rsidRPr="006B29B4">
        <w:rPr>
          <w:lang w:val="en-US"/>
        </w:rPr>
        <w:t xml:space="preserve">For </w:t>
      </w:r>
      <w:r w:rsidR="00FB1951">
        <w:rPr>
          <w:lang w:val="en-US"/>
        </w:rPr>
        <w:t xml:space="preserve">all </w:t>
      </w:r>
      <w:r w:rsidRPr="006B29B4">
        <w:rPr>
          <w:lang w:val="en-US"/>
        </w:rPr>
        <w:t>analys</w:t>
      </w:r>
      <w:r w:rsidR="00FB1951">
        <w:rPr>
          <w:lang w:val="en-US"/>
        </w:rPr>
        <w:t>e</w:t>
      </w:r>
      <w:r w:rsidRPr="006B29B4">
        <w:rPr>
          <w:lang w:val="en-US"/>
        </w:rPr>
        <w:t>s, the original and replication effect sizes were transformed to Fisher z</w:t>
      </w:r>
      <w:r w:rsidR="00FB1951">
        <w:rPr>
          <w:lang w:val="en-US"/>
        </w:rPr>
        <w:t>-t</w:t>
      </w:r>
      <w:r w:rsidRPr="006B29B4">
        <w:rPr>
          <w:lang w:val="en-US"/>
        </w:rPr>
        <w:t>ransformed correlation coefficients following the methods used in Open Science Collaboration (2015</w:t>
      </w:r>
      <w:r w:rsidR="004C309C">
        <w:rPr>
          <w:lang w:val="en-US"/>
        </w:rPr>
        <w:t xml:space="preserve">; </w:t>
      </w:r>
      <w:r w:rsidRPr="006B29B4">
        <w:rPr>
          <w:lang w:val="en-US"/>
        </w:rPr>
        <w:t xml:space="preserve">see </w:t>
      </w:r>
      <w:r w:rsidR="00FB1951">
        <w:rPr>
          <w:lang w:val="en-US"/>
        </w:rPr>
        <w:t>S</w:t>
      </w:r>
      <w:r w:rsidRPr="006B29B4">
        <w:rPr>
          <w:lang w:val="en-US"/>
        </w:rPr>
        <w:t xml:space="preserve">upplementary </w:t>
      </w:r>
      <w:r w:rsidR="00FB1951">
        <w:rPr>
          <w:lang w:val="en-US"/>
        </w:rPr>
        <w:t>M</w:t>
      </w:r>
      <w:r w:rsidRPr="006B29B4">
        <w:rPr>
          <w:lang w:val="en-US"/>
        </w:rPr>
        <w:t>aterials 5 for details</w:t>
      </w:r>
      <w:r w:rsidR="00FB1951">
        <w:rPr>
          <w:lang w:val="en-US"/>
        </w:rPr>
        <w:t>)</w:t>
      </w:r>
      <w:r w:rsidRPr="006B29B4">
        <w:rPr>
          <w:lang w:val="en-US"/>
        </w:rPr>
        <w:t>. This conversion used data from the replication project whenever possible (i.e., whenever effect sizes were reported in correlation coefficients in a summary table or in a project’s online data this was directly converted to Fisher z values). If the study-level results were not reported as correlation coefficients, Cohen’s d values, as t-tests, or as F statistics in the original or replication project we excluded the result from this analysis (e.g., cases when no effect size was reported in the original study or in the replication project data set). In cases where sample sizes were not reported per group, sample sizes among groups were assumed to be equal in these conversions. For each of the Many Labs projects the top</w:t>
      </w:r>
      <w:r w:rsidR="00FB1951">
        <w:rPr>
          <w:lang w:val="en-US"/>
        </w:rPr>
        <w:t>-</w:t>
      </w:r>
      <w:r w:rsidRPr="006B29B4">
        <w:rPr>
          <w:lang w:val="en-US"/>
        </w:rPr>
        <w:t xml:space="preserve">level result was used (i.e., the </w:t>
      </w:r>
      <w:r w:rsidRPr="006B29B4">
        <w:rPr>
          <w:lang w:val="en-US"/>
        </w:rPr>
        <w:lastRenderedPageBreak/>
        <w:t xml:space="preserve">results of the analysis </w:t>
      </w:r>
      <w:r w:rsidR="00C23567">
        <w:rPr>
          <w:lang w:val="en-US"/>
        </w:rPr>
        <w:t>that</w:t>
      </w:r>
      <w:r w:rsidR="00C23567" w:rsidRPr="006B29B4">
        <w:rPr>
          <w:lang w:val="en-US"/>
        </w:rPr>
        <w:t xml:space="preserve"> </w:t>
      </w:r>
      <w:r w:rsidRPr="006B29B4">
        <w:rPr>
          <w:lang w:val="en-US"/>
        </w:rPr>
        <w:t xml:space="preserve">collapsed the data across the multiple labs). See </w:t>
      </w:r>
      <w:r w:rsidR="00FB1951">
        <w:rPr>
          <w:lang w:val="en-US"/>
        </w:rPr>
        <w:t>S</w:t>
      </w:r>
      <w:r w:rsidRPr="006B29B4">
        <w:rPr>
          <w:lang w:val="en-US"/>
        </w:rPr>
        <w:t xml:space="preserve">upplementary </w:t>
      </w:r>
      <w:r w:rsidR="00FB1951">
        <w:rPr>
          <w:lang w:val="en-US"/>
        </w:rPr>
        <w:t>M</w:t>
      </w:r>
      <w:r w:rsidRPr="006B29B4">
        <w:rPr>
          <w:lang w:val="en-US"/>
        </w:rPr>
        <w:t>aterials 1 for a comprehensive account of exclusions and study specific extraction details for each replication project. See Table 1 for the number of valid studies extracted from each project. An original and replication effect size that could be converted to a Fisher z score</w:t>
      </w:r>
      <w:r w:rsidR="00FB1951">
        <w:rPr>
          <w:lang w:val="en-US"/>
        </w:rPr>
        <w:t>,</w:t>
      </w:r>
      <w:r w:rsidRPr="006B29B4">
        <w:rPr>
          <w:lang w:val="en-US"/>
        </w:rPr>
        <w:t xml:space="preserve"> </w:t>
      </w:r>
      <w:r w:rsidRPr="00F2034D">
        <w:rPr>
          <w:lang w:val="en-US"/>
        </w:rPr>
        <w:t>along with sample sizes for original and replication studies</w:t>
      </w:r>
      <w:r w:rsidR="00FB1951">
        <w:rPr>
          <w:lang w:val="en-US"/>
        </w:rPr>
        <w:t>,</w:t>
      </w:r>
      <w:r w:rsidRPr="00F2034D">
        <w:rPr>
          <w:lang w:val="en-US"/>
        </w:rPr>
        <w:t xml:space="preserve"> was extracted for a total of 306 pairs of studies, excluding a total of 41 study pairs.</w:t>
      </w:r>
    </w:p>
    <w:p w14:paraId="13C2FD51" w14:textId="317E420B"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Analysis</w:t>
      </w:r>
      <w:r w:rsidR="00A72877">
        <w:rPr>
          <w:rFonts w:asciiTheme="minorHAnsi" w:hAnsiTheme="minorHAnsi" w:cstheme="minorHAnsi"/>
        </w:rPr>
        <w:t xml:space="preserve"> </w:t>
      </w:r>
    </w:p>
    <w:p w14:paraId="4219C869" w14:textId="6AFA42F2" w:rsidR="00084D43" w:rsidRPr="00084D43" w:rsidRDefault="00084D43" w:rsidP="00F2034D">
      <w:pPr>
        <w:pStyle w:val="BodyText"/>
        <w:rPr>
          <w:lang w:val="en-US"/>
        </w:rPr>
      </w:pPr>
      <w:r w:rsidRPr="00F2034D">
        <w:rPr>
          <w:lang w:val="en-US"/>
        </w:rPr>
        <w:t xml:space="preserve">All analyses were performed in R version 3.5.1 </w:t>
      </w:r>
      <w:r w:rsidR="000821FB">
        <w:rPr>
          <w:lang w:val="en-US"/>
        </w:rPr>
        <w:fldChar w:fldCharType="begin"/>
      </w:r>
      <w:r w:rsidR="000821FB">
        <w:rPr>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0821FB">
        <w:rPr>
          <w:lang w:val="en-US"/>
        </w:rPr>
        <w:fldChar w:fldCharType="separate"/>
      </w:r>
      <w:r w:rsidR="000821FB">
        <w:rPr>
          <w:noProof/>
          <w:lang w:val="en-US"/>
        </w:rPr>
        <w:t>(R Development Core Team, 2018)</w:t>
      </w:r>
      <w:r w:rsidR="000821FB">
        <w:rPr>
          <w:lang w:val="en-US"/>
        </w:rPr>
        <w:fldChar w:fldCharType="end"/>
      </w:r>
      <w:r w:rsidRPr="00F2034D">
        <w:rPr>
          <w:lang w:val="en-US"/>
        </w:rPr>
        <w:t xml:space="preserve"> and meta-analyses were performed using the Metafor package version 2.1 </w:t>
      </w:r>
      <w:r w:rsidR="000821FB">
        <w:rPr>
          <w:lang w:val="en-US"/>
        </w:rPr>
        <w:fldChar w:fldCharType="begin"/>
      </w:r>
      <w:r w:rsidR="000821FB">
        <w:rPr>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821FB">
        <w:rPr>
          <w:lang w:val="en-US"/>
        </w:rPr>
        <w:fldChar w:fldCharType="separate"/>
      </w:r>
      <w:r w:rsidR="000821FB">
        <w:rPr>
          <w:noProof/>
          <w:lang w:val="en-US"/>
        </w:rPr>
        <w:t>(Viechtbauer, 2010)</w:t>
      </w:r>
      <w:r w:rsidR="000821FB">
        <w:rPr>
          <w:lang w:val="en-US"/>
        </w:rPr>
        <w:fldChar w:fldCharType="end"/>
      </w:r>
      <w:r w:rsidRPr="00F2034D">
        <w:rPr>
          <w:lang w:val="en-US"/>
        </w:rPr>
        <w:t xml:space="preserve"> using restricted maximum-likelihood estimation. All analyses and difference scores (i.e., proportion changes and mean differences) were calculated using Fisher </w:t>
      </w:r>
      <w:r w:rsidR="00FB1951">
        <w:rPr>
          <w:lang w:val="en-US"/>
        </w:rPr>
        <w:t>z-</w:t>
      </w:r>
      <w:r w:rsidRPr="00F2034D">
        <w:rPr>
          <w:lang w:val="en-US"/>
        </w:rPr>
        <w:t xml:space="preserve">transformed effect </w:t>
      </w:r>
      <w:r w:rsidRPr="00084D43">
        <w:rPr>
          <w:lang w:val="en-US"/>
        </w:rPr>
        <w:t>sizes, and effect sizes are back</w:t>
      </w:r>
      <w:r w:rsidR="00FB1951">
        <w:rPr>
          <w:lang w:val="en-US"/>
        </w:rPr>
        <w:t>-</w:t>
      </w:r>
      <w:r w:rsidRPr="00084D43">
        <w:rPr>
          <w:lang w:val="en-US"/>
        </w:rPr>
        <w:t xml:space="preserve">transformed to correlation coefficients for easy interpretation </w:t>
      </w:r>
      <w:r w:rsidR="00FB1951">
        <w:rPr>
          <w:lang w:val="en-US"/>
        </w:rPr>
        <w:t>(</w:t>
      </w:r>
      <w:r w:rsidRPr="00084D43">
        <w:rPr>
          <w:lang w:val="en-US"/>
        </w:rPr>
        <w:t>unless otherwise stated</w:t>
      </w:r>
      <w:r w:rsidR="00FB1951">
        <w:rPr>
          <w:lang w:val="en-US"/>
        </w:rPr>
        <w:t>)</w:t>
      </w:r>
      <w:r w:rsidRPr="00084D43">
        <w:rPr>
          <w:lang w:val="en-US"/>
        </w:rPr>
        <w:t xml:space="preserve">. All analyses were exploratory, </w:t>
      </w:r>
      <w:r w:rsidR="00C35ECC" w:rsidRPr="00C35ECC">
        <w:rPr>
          <w:lang w:val="en-US"/>
        </w:rPr>
        <w:t>and additional models which were developed and considered are not presented here.</w:t>
      </w:r>
      <w:r w:rsidR="00C35ECC">
        <w:rPr>
          <w:lang w:val="en-US"/>
        </w:rPr>
        <w:t xml:space="preserve"> </w:t>
      </w:r>
      <w:r w:rsidRPr="00084D43">
        <w:rPr>
          <w:lang w:val="en-US"/>
        </w:rPr>
        <w:t xml:space="preserve">See </w:t>
      </w:r>
      <w:hyperlink r:id="rId15" w:history="1">
        <w:r w:rsidRPr="00084D43">
          <w:rPr>
            <w:color w:val="4F81BD"/>
            <w:u w:val="single"/>
            <w:lang w:val="en-US"/>
          </w:rPr>
          <w:t>https://github.com/fsingletonthorn/effectSizeAdjustment</w:t>
        </w:r>
      </w:hyperlink>
      <w:r w:rsidRPr="00084D43">
        <w:rPr>
          <w:lang w:val="en-US"/>
        </w:rPr>
        <w:t xml:space="preserve"> for a git repository with a record of all interim models and for all model code and data, and see </w:t>
      </w:r>
      <w:hyperlink r:id="rId16" w:history="1">
        <w:r w:rsidRPr="00084D43">
          <w:rPr>
            <w:color w:val="4F81BD"/>
            <w:u w:val="single"/>
            <w:lang w:val="en-US"/>
          </w:rPr>
          <w:t>https://osf.io/daj8b</w:t>
        </w:r>
      </w:hyperlink>
      <w:r w:rsidRPr="00084D43">
        <w:rPr>
          <w:lang w:val="en-US"/>
        </w:rPr>
        <w:t xml:space="preserve"> for the preregistration of this project, however all reported analyses should be considered exploratory. All of the data and analysis code used in this study</w:t>
      </w:r>
      <w:r w:rsidR="00FB1951">
        <w:rPr>
          <w:lang w:val="en-US"/>
        </w:rPr>
        <w:t>,</w:t>
      </w:r>
      <w:r w:rsidRPr="00084D43">
        <w:rPr>
          <w:lang w:val="en-US"/>
        </w:rPr>
        <w:t xml:space="preserve"> and an RMarkdown document to allow the current </w:t>
      </w:r>
      <w:r w:rsidR="00140812">
        <w:rPr>
          <w:lang w:val="en-US"/>
        </w:rPr>
        <w:t>paper</w:t>
      </w:r>
      <w:r w:rsidR="00140812" w:rsidRPr="00084D43">
        <w:rPr>
          <w:lang w:val="en-US"/>
        </w:rPr>
        <w:t xml:space="preserve"> </w:t>
      </w:r>
      <w:r w:rsidRPr="00084D43">
        <w:rPr>
          <w:lang w:val="en-US"/>
        </w:rPr>
        <w:t>to be easily reproduced</w:t>
      </w:r>
      <w:r w:rsidR="00FB1951">
        <w:rPr>
          <w:lang w:val="en-US"/>
        </w:rPr>
        <w:t>,</w:t>
      </w:r>
      <w:r w:rsidRPr="00084D43">
        <w:rPr>
          <w:lang w:val="en-US"/>
        </w:rPr>
        <w:t xml:space="preserve"> are available from </w:t>
      </w:r>
      <w:hyperlink r:id="rId17" w:history="1">
        <w:r w:rsidRPr="00084D43">
          <w:rPr>
            <w:color w:val="4F81BD"/>
            <w:u w:val="single"/>
            <w:lang w:val="en-US"/>
          </w:rPr>
          <w:t>https://osf.io/7qvna/</w:t>
        </w:r>
      </w:hyperlink>
      <w:r w:rsidRPr="00084D43">
        <w:rPr>
          <w:lang w:val="en-US"/>
        </w:rPr>
        <w:t>.</w:t>
      </w:r>
    </w:p>
    <w:p w14:paraId="17C9D0C9" w14:textId="77777777" w:rsidR="00775878" w:rsidRPr="00F2034D" w:rsidRDefault="00775878">
      <w:pPr>
        <w:rPr>
          <w:rFonts w:eastAsiaTheme="majorEastAsia" w:cstheme="minorHAnsi"/>
          <w:b/>
          <w:iCs/>
          <w:color w:val="767171" w:themeColor="background2" w:themeShade="80"/>
        </w:rPr>
      </w:pPr>
      <w:r w:rsidRPr="00F2034D">
        <w:rPr>
          <w:rFonts w:cstheme="minorHAnsi"/>
          <w:color w:val="767171" w:themeColor="background2" w:themeShade="80"/>
        </w:rPr>
        <w:br w:type="page"/>
      </w:r>
    </w:p>
    <w:p w14:paraId="6141F6EA" w14:textId="33FD4EEE" w:rsidR="000810F8" w:rsidRPr="00C35ECC" w:rsidRDefault="000810F8" w:rsidP="008E29DC">
      <w:pPr>
        <w:pStyle w:val="Heading4"/>
        <w:rPr>
          <w:rFonts w:asciiTheme="minorHAnsi" w:hAnsiTheme="minorHAnsi" w:cstheme="minorHAnsi"/>
          <w:sz w:val="24"/>
          <w:szCs w:val="24"/>
        </w:rPr>
      </w:pPr>
      <w:r w:rsidRPr="00C35ECC">
        <w:rPr>
          <w:rFonts w:asciiTheme="minorHAnsi" w:hAnsiTheme="minorHAnsi" w:cstheme="minorHAnsi"/>
          <w:sz w:val="24"/>
          <w:szCs w:val="24"/>
        </w:rPr>
        <w:lastRenderedPageBreak/>
        <w:t>Analysis 1: Multilevel random effects meta-analysis</w:t>
      </w:r>
      <w:r w:rsidR="008E29DC" w:rsidRPr="00C35ECC">
        <w:rPr>
          <w:rFonts w:asciiTheme="minorHAnsi" w:hAnsiTheme="minorHAnsi" w:cstheme="minorHAnsi"/>
          <w:sz w:val="24"/>
          <w:szCs w:val="24"/>
        </w:rPr>
        <w:t>.</w:t>
      </w:r>
    </w:p>
    <w:p w14:paraId="50DE7F4B" w14:textId="77777777" w:rsidR="006D5DDA" w:rsidRPr="006D5DDA" w:rsidRDefault="006D5DDA" w:rsidP="00F2034D">
      <w:pPr>
        <w:pStyle w:val="BodyText"/>
        <w:rPr>
          <w:lang w:val="en-US"/>
        </w:rPr>
      </w:pPr>
      <w:r w:rsidRPr="00F2034D">
        <w:rPr>
          <w:lang w:val="en-US"/>
        </w:rPr>
        <w:t xml:space="preserve">The first approach </w:t>
      </w:r>
      <w:r w:rsidRPr="006D5DDA">
        <w:rPr>
          <w:lang w:val="en-US"/>
        </w:rPr>
        <w:t>uses a random effects meta-analysis framework to estimate the expected effect size difference between original and replication studies.</w:t>
      </w:r>
    </w:p>
    <w:p w14:paraId="02C6306C" w14:textId="15B17411" w:rsidR="006D5DDA" w:rsidRPr="006D5DDA" w:rsidRDefault="00B246A2" w:rsidP="00F2034D">
      <w:pPr>
        <w:pStyle w:val="BodyText"/>
        <w:rPr>
          <w:lang w:val="en-US"/>
        </w:rPr>
      </w:pPr>
      <m:oMathPara>
        <m:oMathParaPr>
          <m:jc m:val="center"/>
        </m:oMathParaPr>
        <m:oMath>
          <m:r>
            <w:rPr>
              <w:rFonts w:ascii="Cambria Math" w:hAnsi="Cambria Math"/>
              <w:lang w:val="en-US"/>
            </w:rPr>
            <m:t>differen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id</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article</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projec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m:oMathPara>
    </w:p>
    <w:p w14:paraId="25F0DBCA" w14:textId="2987B54D" w:rsidR="009B7484" w:rsidRDefault="006D5DDA" w:rsidP="009B7484">
      <w:pPr>
        <w:pStyle w:val="BodyText"/>
        <w:rPr>
          <w:lang w:val="en-US"/>
        </w:rPr>
      </w:pPr>
      <w:r w:rsidRPr="006D5DDA">
        <w:rPr>
          <w:lang w:val="en-US"/>
        </w:rPr>
        <w:t xml:space="preserve">This analysis treats each pair of effects, the original and replicated effect sizes, as one “study” in a meta-analytic framework. This model estimates the change from </w:t>
      </w:r>
      <w:r w:rsidR="00342471">
        <w:rPr>
          <w:lang w:val="en-US"/>
        </w:rPr>
        <w:t xml:space="preserve">the </w:t>
      </w:r>
      <w:r w:rsidRPr="006D5DDA">
        <w:rPr>
          <w:lang w:val="en-US"/>
        </w:rPr>
        <w:t>original to</w:t>
      </w:r>
      <w:r w:rsidR="00342471">
        <w:rPr>
          <w:lang w:val="en-US"/>
        </w:rPr>
        <w:t xml:space="preserve"> the</w:t>
      </w:r>
      <w:r w:rsidRPr="006D5DDA">
        <w:rPr>
          <w:lang w:val="en-US"/>
        </w:rPr>
        <w:t xml:space="preserve"> replication study effect size (</w:t>
      </w:r>
      <m:oMath>
        <m:r>
          <w:rPr>
            <w:rFonts w:ascii="Cambria Math" w:hAnsi="Cambria Math"/>
            <w:lang w:val="en-US"/>
          </w:rPr>
          <m:t>differnc</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w:r w:rsidRPr="006D5DDA">
        <w:rPr>
          <w:lang w:val="en-US"/>
        </w:rPr>
        <w:t>) with a fixed intercept (</w:t>
      </w:r>
      <m:oMath>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oMath>
      <w:r w:rsidRPr="006D5DDA">
        <w:rPr>
          <w:lang w:val="en-US"/>
        </w:rPr>
        <w:t>), a random effect for replication project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project</m:t>
            </m:r>
          </m:sub>
        </m:sSub>
      </m:oMath>
      <w:r w:rsidRPr="006D5DDA">
        <w:rPr>
          <w:lang w:val="en-US"/>
        </w:rPr>
        <w:t>), a random effect for each original articl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article</m:t>
            </m:r>
          </m:sub>
        </m:sSub>
      </m:oMath>
      <w:r w:rsidRPr="006D5DDA">
        <w:rPr>
          <w:lang w:val="en-US"/>
        </w:rPr>
        <w:t>), and a random effect for each individual replication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id</m:t>
            </m:r>
          </m:sub>
        </m:sSub>
      </m:oMath>
      <w:r w:rsidRPr="006D5DDA">
        <w:rPr>
          <w:lang w:val="en-US"/>
        </w:rPr>
        <w:t xml:space="preserve">). Random effects at the project level </w:t>
      </w:r>
      <w:r w:rsidR="00342471">
        <w:rPr>
          <w:lang w:val="en-US"/>
        </w:rPr>
        <w:t>were</w:t>
      </w:r>
      <w:r w:rsidR="00342471" w:rsidRPr="006D5DDA">
        <w:rPr>
          <w:lang w:val="en-US"/>
        </w:rPr>
        <w:t xml:space="preserve"> </w:t>
      </w:r>
      <w:r w:rsidRPr="006D5DDA">
        <w:rPr>
          <w:lang w:val="en-US"/>
        </w:rPr>
        <w:t xml:space="preserve">included to account for non-independence between replications from each replication project. Random effects at the original article level </w:t>
      </w:r>
      <w:r w:rsidR="00342471">
        <w:rPr>
          <w:lang w:val="en-US"/>
        </w:rPr>
        <w:t>were</w:t>
      </w:r>
      <w:r w:rsidR="00342471" w:rsidRPr="006D5DDA">
        <w:rPr>
          <w:lang w:val="en-US"/>
        </w:rPr>
        <w:t xml:space="preserve"> </w:t>
      </w:r>
      <w:r w:rsidRPr="006D5DDA">
        <w:rPr>
          <w:lang w:val="en-US"/>
        </w:rPr>
        <w:t xml:space="preserve">included to account for cases when multiple effects from an original article were replicated or </w:t>
      </w:r>
      <w:r w:rsidR="00342471">
        <w:rPr>
          <w:lang w:val="en-US"/>
        </w:rPr>
        <w:t xml:space="preserve">where </w:t>
      </w:r>
      <w:r w:rsidRPr="006D5DDA">
        <w:rPr>
          <w:lang w:val="en-US"/>
        </w:rPr>
        <w:t>multiple operationalisations of an original effect were tested. Standard errors for each difference score were estimated as</w:t>
      </w:r>
    </w:p>
    <w:p w14:paraId="0C15D498" w14:textId="56431A19" w:rsidR="009B7484" w:rsidRDefault="006D5DDA" w:rsidP="00F2034D">
      <w:pPr>
        <w:pStyle w:val="BodyText"/>
        <w:jc w:val="center"/>
        <w:rPr>
          <w:lang w:val="en-US"/>
        </w:rPr>
      </w:pPr>
      <m:oMathPara>
        <m:oMath>
          <m:r>
            <w:rPr>
              <w:rFonts w:ascii="Cambria Math" w:hAnsi="Cambria Math"/>
              <w:lang w:val="en-US"/>
            </w:rPr>
            <m:t>se=</m:t>
          </m:r>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3</m:t>
                  </m:r>
                </m:den>
              </m:f>
              <m: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r>
                    <w:rPr>
                      <w:rFonts w:ascii="Cambria Math" w:hAnsi="Cambria Math"/>
                      <w:lang w:val="en-US"/>
                    </w:rPr>
                    <m:t>-3</m:t>
                  </m:r>
                </m:den>
              </m:f>
            </m:e>
          </m:rad>
        </m:oMath>
      </m:oMathPara>
    </w:p>
    <w:p w14:paraId="083C605A" w14:textId="4F934DE7" w:rsidR="006D5DDA" w:rsidRPr="006D5DDA" w:rsidRDefault="00342471" w:rsidP="009446F9">
      <w:pPr>
        <w:pStyle w:val="BodyText"/>
        <w:ind w:firstLine="0"/>
        <w:rPr>
          <w:lang w:val="en-US"/>
        </w:rPr>
      </w:pPr>
      <w:r>
        <w:rPr>
          <w:rFonts w:eastAsiaTheme="minorEastAsia"/>
          <w:lang w:val="en-US"/>
        </w:rPr>
        <w:t xml:space="preserve">with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oMath>
      <w:r w:rsidR="006D5DDA" w:rsidRPr="006D5DDA">
        <w:rPr>
          <w:lang w:val="en-US"/>
        </w:rPr>
        <w:t xml:space="preserve"> being the sample size in the original study and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oMath>
      <w:r w:rsidR="006D5DDA" w:rsidRPr="006D5DDA">
        <w:rPr>
          <w:lang w:val="en-US"/>
        </w:rPr>
        <w:t xml:space="preserve"> being the sample size in the replication study. This standard error is an approximation </w:t>
      </w:r>
      <w:bookmarkStart w:id="8" w:name="_Hlk12971317"/>
      <w:r w:rsidR="006D5DDA" w:rsidRPr="006D5DDA">
        <w:rPr>
          <w:lang w:val="en-US"/>
        </w:rPr>
        <w:t xml:space="preserve">for the </w:t>
      </w:r>
      <w:r>
        <w:rPr>
          <w:lang w:val="en-US"/>
        </w:rPr>
        <w:t>studies that reported</w:t>
      </w:r>
      <w:bookmarkEnd w:id="8"/>
      <w:r>
        <w:rPr>
          <w:lang w:val="en-US"/>
        </w:rPr>
        <w:t xml:space="preserve"> </w:t>
      </w:r>
      <w:r w:rsidR="006D5DDA" w:rsidRPr="006D5DDA">
        <w:rPr>
          <w:lang w:val="en-US"/>
        </w:rPr>
        <w:t xml:space="preserve">F tests with a </w:t>
      </w:r>
      <m:oMath>
        <m:r>
          <w:rPr>
            <w:rFonts w:ascii="Cambria Math" w:hAnsi="Cambria Math"/>
            <w:lang w:val="en-US"/>
          </w:rPr>
          <m:t>d</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1</m:t>
            </m:r>
          </m:sub>
        </m:sSub>
      </m:oMath>
      <w:r w:rsidR="006D5DDA" w:rsidRPr="006D5DDA">
        <w:rPr>
          <w:lang w:val="en-US"/>
        </w:rPr>
        <w:t xml:space="preserve"> greater than 1 and chi</w:t>
      </w:r>
      <w:r>
        <w:rPr>
          <w:lang w:val="en-US"/>
        </w:rPr>
        <w:t>-</w:t>
      </w:r>
      <w:r w:rsidR="006D5DDA" w:rsidRPr="006D5DDA">
        <w:rPr>
          <w:lang w:val="en-US"/>
        </w:rPr>
        <w:t>square</w:t>
      </w:r>
      <w:r>
        <w:rPr>
          <w:lang w:val="en-US"/>
        </w:rPr>
        <w:t>d</w:t>
      </w:r>
      <w:r w:rsidR="006D5DDA" w:rsidRPr="006D5DDA">
        <w:rPr>
          <w:lang w:val="en-US"/>
        </w:rPr>
        <w:t xml:space="preserve"> tests</w:t>
      </w:r>
      <w:r>
        <w:rPr>
          <w:lang w:val="en-US"/>
        </w:rPr>
        <w:t>. I</w:t>
      </w:r>
      <w:r w:rsidR="006D5DDA" w:rsidRPr="006D5DDA">
        <w:rPr>
          <w:lang w:val="en-US"/>
        </w:rPr>
        <w:t>n order to check whether this was strongly impacting results all multilevel meta-analyses were re-performed excluding these studies. No differences in the substantive interpretation of results would follow from this change (i.e., the intercept coefficient and random effects variance estimates changed by less than 0.003).</w:t>
      </w:r>
    </w:p>
    <w:p w14:paraId="0F490A42" w14:textId="77777777" w:rsidR="006D5DDA" w:rsidRPr="006D5DDA" w:rsidRDefault="006D5DDA" w:rsidP="00F2034D">
      <w:pPr>
        <w:pStyle w:val="BodyText"/>
        <w:rPr>
          <w:lang w:val="en-US"/>
        </w:rPr>
      </w:pPr>
      <w:r w:rsidRPr="006D5DDA">
        <w:rPr>
          <w:lang w:val="en-US"/>
        </w:rPr>
        <w:t xml:space="preserve">Using the aggregate summary statistics from the replication projects where a set of labs conducted replications (e.g., the Many Labs Projects) may underestimate the standard error of the difference scores (as their standard error is also a function of the unknown heterogeneity across labs). As a sensitivity analysis, we also ran all multilevel models using a conservative estimate of their sampling variance - calculating their standard errors using the mean sample size included in each replication study as opposed to the total sample size. Again, no differences in the substantive interpretation of results would follow from this </w:t>
      </w:r>
      <w:r w:rsidRPr="006D5DDA">
        <w:rPr>
          <w:lang w:val="en-US"/>
        </w:rPr>
        <w:lastRenderedPageBreak/>
        <w:t>change, with the coefficient estimates and estimates of the variance of the random effects changing by less than 0.005.</w:t>
      </w:r>
    </w:p>
    <w:p w14:paraId="3B452FD7" w14:textId="032D715A" w:rsidR="000810F8" w:rsidRPr="00517C07" w:rsidRDefault="000810F8" w:rsidP="000810F8">
      <w:pPr>
        <w:pStyle w:val="Heading4"/>
        <w:rPr>
          <w:rFonts w:asciiTheme="minorHAnsi" w:hAnsiTheme="minorHAnsi" w:cstheme="minorHAnsi"/>
          <w:sz w:val="24"/>
          <w:szCs w:val="24"/>
        </w:rPr>
      </w:pPr>
      <w:bookmarkStart w:id="9" w:name="accounting-for-null-results"/>
      <w:bookmarkEnd w:id="9"/>
      <w:r w:rsidRPr="00517C07">
        <w:rPr>
          <w:rFonts w:asciiTheme="minorHAnsi" w:hAnsiTheme="minorHAnsi" w:cstheme="minorHAnsi"/>
          <w:sz w:val="24"/>
          <w:szCs w:val="24"/>
        </w:rPr>
        <w:t>Accounting for null results</w:t>
      </w:r>
      <w:r w:rsidR="00084D43" w:rsidRPr="00517C07">
        <w:rPr>
          <w:rFonts w:asciiTheme="minorHAnsi" w:hAnsiTheme="minorHAnsi" w:cstheme="minorHAnsi"/>
          <w:sz w:val="24"/>
          <w:szCs w:val="24"/>
        </w:rPr>
        <w:t>.</w:t>
      </w:r>
    </w:p>
    <w:p w14:paraId="47A40546" w14:textId="28C2B40A" w:rsidR="006D5DDA" w:rsidRPr="006D5DDA" w:rsidRDefault="00517C07" w:rsidP="00F2034D">
      <w:pPr>
        <w:pStyle w:val="BodyText"/>
        <w:rPr>
          <w:lang w:val="en-US"/>
        </w:rPr>
      </w:pPr>
      <w:r>
        <w:rPr>
          <w:lang w:val="en-US"/>
        </w:rPr>
        <w:t xml:space="preserve">In </w:t>
      </w:r>
      <w:r w:rsidR="006D5DDA" w:rsidRPr="006D5DDA">
        <w:rPr>
          <w:lang w:val="en-US"/>
        </w:rPr>
        <w:t xml:space="preserve">assessing the degree to which effects are attenuated </w:t>
      </w:r>
      <w:r>
        <w:rPr>
          <w:lang w:val="en-US"/>
        </w:rPr>
        <w:t>between original and replication studies it is important to ask</w:t>
      </w:r>
      <w:r w:rsidRPr="006D5DDA">
        <w:rPr>
          <w:lang w:val="en-US"/>
        </w:rPr>
        <w:t xml:space="preserve"> </w:t>
      </w:r>
      <w:r w:rsidR="006D5DDA" w:rsidRPr="006D5DDA">
        <w:rPr>
          <w:lang w:val="en-US"/>
        </w:rPr>
        <w:t xml:space="preserve">how much this effect is driven by the presence of a subset of replication studies where the null hypothesis is true. The average effect size difference between original studies and their replications could be extremely high, and yet this effect could be entirely driven by </w:t>
      </w:r>
      <w:r w:rsidR="00140812">
        <w:rPr>
          <w:lang w:val="en-US"/>
        </w:rPr>
        <w:t>cases where the null hypothesis is true</w:t>
      </w:r>
      <w:r w:rsidR="006D5DDA" w:rsidRPr="006D5DDA">
        <w:rPr>
          <w:lang w:val="en-US"/>
        </w:rPr>
        <w:t xml:space="preserve">. </w:t>
      </w:r>
      <w:r>
        <w:rPr>
          <w:lang w:val="en-US"/>
        </w:rPr>
        <w:t>For example, i</w:t>
      </w:r>
      <w:r w:rsidRPr="006D5DDA">
        <w:rPr>
          <w:lang w:val="en-US"/>
        </w:rPr>
        <w:t xml:space="preserve">f </w:t>
      </w:r>
      <w:r w:rsidR="006D5DDA" w:rsidRPr="006D5DDA">
        <w:rPr>
          <w:lang w:val="en-US"/>
        </w:rPr>
        <w:t xml:space="preserve">50% of studies </w:t>
      </w:r>
      <w:r>
        <w:rPr>
          <w:lang w:val="en-US"/>
        </w:rPr>
        <w:t>had true null hypotheses,</w:t>
      </w:r>
      <w:r w:rsidR="006D5DDA" w:rsidRPr="006D5DDA">
        <w:rPr>
          <w:lang w:val="en-US"/>
        </w:rPr>
        <w:t xml:space="preserve"> and yet </w:t>
      </w:r>
      <w:r>
        <w:rPr>
          <w:lang w:val="en-US"/>
        </w:rPr>
        <w:t>all non-null replication</w:t>
      </w:r>
      <w:r w:rsidR="006D5DDA" w:rsidRPr="006D5DDA">
        <w:rPr>
          <w:lang w:val="en-US"/>
        </w:rPr>
        <w:t xml:space="preserve"> effects</w:t>
      </w:r>
      <w:r>
        <w:rPr>
          <w:lang w:val="en-US"/>
        </w:rPr>
        <w:t xml:space="preserve"> were</w:t>
      </w:r>
      <w:r w:rsidR="006D5DDA" w:rsidRPr="006D5DDA">
        <w:rPr>
          <w:lang w:val="en-US"/>
        </w:rPr>
        <w:t xml:space="preserve"> identical to those reported in the original article</w:t>
      </w:r>
      <w:r>
        <w:rPr>
          <w:lang w:val="en-US"/>
        </w:rPr>
        <w:t>s</w:t>
      </w:r>
      <w:r w:rsidR="006D5DDA" w:rsidRPr="006D5DDA">
        <w:rPr>
          <w:lang w:val="en-US"/>
        </w:rPr>
        <w:t>, the average attenuation would be 50%</w:t>
      </w:r>
      <w:r>
        <w:rPr>
          <w:lang w:val="en-US"/>
        </w:rPr>
        <w:t xml:space="preserve"> despite the fact that </w:t>
      </w:r>
      <w:r w:rsidR="0014078E">
        <w:rPr>
          <w:lang w:val="en-US"/>
        </w:rPr>
        <w:t>the</w:t>
      </w:r>
      <w:r>
        <w:rPr>
          <w:lang w:val="en-US"/>
        </w:rPr>
        <w:t xml:space="preserve"> non-null original effect sizes </w:t>
      </w:r>
      <w:r w:rsidR="0014078E">
        <w:rPr>
          <w:lang w:val="en-US"/>
        </w:rPr>
        <w:t>provided</w:t>
      </w:r>
      <w:r>
        <w:rPr>
          <w:lang w:val="en-US"/>
        </w:rPr>
        <w:t xml:space="preserve"> </w:t>
      </w:r>
      <w:r w:rsidR="0014078E">
        <w:rPr>
          <w:lang w:val="en-US"/>
        </w:rPr>
        <w:t>unbiased estimates of the replication effect size</w:t>
      </w:r>
      <w:r w:rsidR="00A76687">
        <w:rPr>
          <w:lang w:val="en-US"/>
        </w:rPr>
        <w:t>s</w:t>
      </w:r>
      <w:r>
        <w:rPr>
          <w:lang w:val="en-US"/>
        </w:rPr>
        <w:t xml:space="preserve">. </w:t>
      </w:r>
      <w:r w:rsidR="006D5DDA" w:rsidRPr="006D5DDA">
        <w:rPr>
          <w:lang w:val="en-US"/>
        </w:rPr>
        <w:t xml:space="preserve">Analyses 2 to </w:t>
      </w:r>
      <w:r w:rsidR="00140812">
        <w:rPr>
          <w:lang w:val="en-US"/>
        </w:rPr>
        <w:t>4</w:t>
      </w:r>
      <w:r w:rsidR="006D5DDA" w:rsidRPr="006D5DDA">
        <w:rPr>
          <w:lang w:val="en-US"/>
        </w:rPr>
        <w:t xml:space="preserve"> were performed in order to account for this issue.</w:t>
      </w:r>
    </w:p>
    <w:p w14:paraId="56FEC1E6" w14:textId="3DCC0BFE" w:rsidR="000810F8" w:rsidRPr="00B5606E" w:rsidRDefault="000810F8" w:rsidP="00D737CB">
      <w:pPr>
        <w:pStyle w:val="Heading4"/>
        <w:rPr>
          <w:rFonts w:asciiTheme="minorHAnsi" w:hAnsiTheme="minorHAnsi" w:cstheme="minorHAnsi"/>
          <w:sz w:val="24"/>
          <w:szCs w:val="24"/>
        </w:rPr>
      </w:pPr>
      <w:bookmarkStart w:id="10" w:name="analysis-2-and-3-multilevel-random-effec"/>
      <w:bookmarkEnd w:id="10"/>
      <w:r w:rsidRPr="00B5606E">
        <w:rPr>
          <w:rFonts w:asciiTheme="minorHAnsi" w:hAnsiTheme="minorHAnsi" w:cstheme="minorHAnsi"/>
          <w:sz w:val="24"/>
          <w:szCs w:val="24"/>
        </w:rPr>
        <w:t>Analysis 2 and 3: Multilevel random effects meta-analysis with exclusions</w:t>
      </w:r>
      <w:r w:rsidR="00D737CB" w:rsidRPr="00B5606E">
        <w:rPr>
          <w:rFonts w:asciiTheme="minorHAnsi" w:hAnsiTheme="minorHAnsi" w:cstheme="minorHAnsi"/>
          <w:sz w:val="24"/>
          <w:szCs w:val="24"/>
        </w:rPr>
        <w:t>.</w:t>
      </w:r>
    </w:p>
    <w:p w14:paraId="56289E73" w14:textId="36864954" w:rsidR="00494AB9" w:rsidRPr="00494AB9" w:rsidRDefault="00494AB9" w:rsidP="00F2034D">
      <w:pPr>
        <w:pStyle w:val="BodyText"/>
        <w:rPr>
          <w:lang w:val="en-US"/>
        </w:rPr>
      </w:pPr>
      <w:r w:rsidRPr="00F2034D">
        <w:rPr>
          <w:lang w:val="en-US"/>
        </w:rPr>
        <w:t xml:space="preserve">Analyses 2 and 3 reperform the above meta-analysis excluding studies </w:t>
      </w:r>
      <w:r w:rsidRPr="00494AB9">
        <w:rPr>
          <w:lang w:val="en-US"/>
        </w:rPr>
        <w:t>using two exclusion criteria. Analysis 2 exclude</w:t>
      </w:r>
      <w:r w:rsidR="000D6701">
        <w:rPr>
          <w:lang w:val="en-US"/>
        </w:rPr>
        <w:t>d</w:t>
      </w:r>
      <w:r w:rsidRPr="00494AB9">
        <w:rPr>
          <w:lang w:val="en-US"/>
        </w:rPr>
        <w:t xml:space="preserve"> studies in which the replication study was not statistically significant with an effect in the same direction as the original (using the </w:t>
      </w:r>
      <w:r w:rsidRPr="00494AB9">
        <w:rPr>
          <w:i/>
          <w:lang w:val="en-US"/>
        </w:rPr>
        <w:t>p</w:t>
      </w:r>
      <w:r w:rsidRPr="00494AB9">
        <w:rPr>
          <w:lang w:val="en-US"/>
        </w:rPr>
        <w:t xml:space="preserve"> value reported in the replication projects’ datasets, at an alpha of .05, and using two-tailed tests where applicable). Analysis 3 remove</w:t>
      </w:r>
      <w:r w:rsidR="000D6701">
        <w:rPr>
          <w:lang w:val="en-US"/>
        </w:rPr>
        <w:t>d</w:t>
      </w:r>
      <w:r w:rsidRPr="00494AB9">
        <w:rPr>
          <w:lang w:val="en-US"/>
        </w:rPr>
        <w:t xml:space="preserve"> effects in which the replication study effect </w:t>
      </w:r>
      <w:r w:rsidR="000D6701">
        <w:rPr>
          <w:lang w:val="en-US"/>
        </w:rPr>
        <w:t>wa</w:t>
      </w:r>
      <w:r w:rsidRPr="00494AB9">
        <w:rPr>
          <w:lang w:val="en-US"/>
        </w:rPr>
        <w:t>s “statistically equivalent” to the null according to an equivalence test.</w:t>
      </w:r>
    </w:p>
    <w:p w14:paraId="6F5391DE" w14:textId="46985388" w:rsidR="00494AB9" w:rsidRPr="00494AB9" w:rsidRDefault="00494AB9" w:rsidP="00600539">
      <w:pPr>
        <w:pStyle w:val="BodyText"/>
        <w:rPr>
          <w:lang w:val="en-US"/>
        </w:rPr>
      </w:pPr>
      <w:r w:rsidRPr="00494AB9">
        <w:rPr>
          <w:lang w:val="en-US"/>
        </w:rPr>
        <w:t xml:space="preserve">Analysis 2, excluding studies in which the replication study was not significant, means that replication studies </w:t>
      </w:r>
      <w:r w:rsidR="000D6701">
        <w:rPr>
          <w:lang w:val="en-US"/>
        </w:rPr>
        <w:t xml:space="preserve">with </w:t>
      </w:r>
      <w:r w:rsidRPr="00494AB9">
        <w:rPr>
          <w:lang w:val="en-US"/>
        </w:rPr>
        <w:t xml:space="preserve">a low level of statistical power to detect the </w:t>
      </w:r>
      <w:r w:rsidR="00E3566E">
        <w:rPr>
          <w:lang w:val="en-US"/>
        </w:rPr>
        <w:t>(</w:t>
      </w:r>
      <w:r w:rsidR="00EF7D67">
        <w:rPr>
          <w:lang w:val="en-US"/>
        </w:rPr>
        <w:t>unknown</w:t>
      </w:r>
      <w:r w:rsidR="00E3566E">
        <w:rPr>
          <w:lang w:val="en-US"/>
        </w:rPr>
        <w:t xml:space="preserve">) </w:t>
      </w:r>
      <w:r w:rsidRPr="00494AB9">
        <w:rPr>
          <w:lang w:val="en-US"/>
        </w:rPr>
        <w:t>true</w:t>
      </w:r>
      <w:r w:rsidR="00600539">
        <w:rPr>
          <w:lang w:val="en-US"/>
        </w:rPr>
        <w:t xml:space="preserve"> replication</w:t>
      </w:r>
      <w:r w:rsidRPr="00494AB9">
        <w:rPr>
          <w:lang w:val="en-US"/>
        </w:rPr>
        <w:t xml:space="preserve"> effect size are likely to be excluded. </w:t>
      </w:r>
      <w:r w:rsidR="00440C3C">
        <w:rPr>
          <w:lang w:val="en-US"/>
        </w:rPr>
        <w:t>This</w:t>
      </w:r>
      <w:r w:rsidR="00600539">
        <w:rPr>
          <w:lang w:val="en-US"/>
        </w:rPr>
        <w:t xml:space="preserve"> may </w:t>
      </w:r>
      <w:r w:rsidR="00440C3C">
        <w:rPr>
          <w:lang w:val="en-US"/>
        </w:rPr>
        <w:t xml:space="preserve">lead to this analysis </w:t>
      </w:r>
      <w:r w:rsidR="00600539">
        <w:rPr>
          <w:lang w:val="en-US"/>
        </w:rPr>
        <w:t>underestimat</w:t>
      </w:r>
      <w:r w:rsidR="00440C3C">
        <w:rPr>
          <w:lang w:val="en-US"/>
        </w:rPr>
        <w:t xml:space="preserve">ing </w:t>
      </w:r>
      <w:r w:rsidR="00600539">
        <w:rPr>
          <w:lang w:val="en-US"/>
        </w:rPr>
        <w:t>the amount of effect size exaggeration</w:t>
      </w:r>
      <w:r w:rsidR="008345A9">
        <w:rPr>
          <w:lang w:val="en-US"/>
        </w:rPr>
        <w:t xml:space="preserve">, </w:t>
      </w:r>
      <w:r w:rsidR="00600539">
        <w:rPr>
          <w:lang w:val="en-US"/>
        </w:rPr>
        <w:t xml:space="preserve">as </w:t>
      </w:r>
      <w:r w:rsidR="008B4F79">
        <w:rPr>
          <w:lang w:val="en-US"/>
        </w:rPr>
        <w:t xml:space="preserve">replications with </w:t>
      </w:r>
      <w:r w:rsidR="00600539">
        <w:rPr>
          <w:lang w:val="en-US"/>
        </w:rPr>
        <w:t>non-zero but small effect sizes are likely to be non-significant</w:t>
      </w:r>
      <w:r w:rsidR="00440C3C">
        <w:rPr>
          <w:lang w:val="en-US"/>
        </w:rPr>
        <w:t xml:space="preserve">. This issue is compounded by the fact that </w:t>
      </w:r>
      <w:r w:rsidRPr="00494AB9">
        <w:rPr>
          <w:lang w:val="en-US"/>
        </w:rPr>
        <w:t xml:space="preserve">some of the replication projects </w:t>
      </w:r>
      <w:r w:rsidR="008B4F79">
        <w:rPr>
          <w:lang w:val="en-US"/>
        </w:rPr>
        <w:t xml:space="preserve">chose </w:t>
      </w:r>
      <w:r w:rsidRPr="00494AB9">
        <w:rPr>
          <w:lang w:val="en-US"/>
        </w:rPr>
        <w:t>the sample size</w:t>
      </w:r>
      <w:r w:rsidR="008B4F79">
        <w:rPr>
          <w:lang w:val="en-US"/>
        </w:rPr>
        <w:t>s</w:t>
      </w:r>
      <w:r w:rsidRPr="00494AB9">
        <w:rPr>
          <w:lang w:val="en-US"/>
        </w:rPr>
        <w:t xml:space="preserve"> </w:t>
      </w:r>
      <w:r w:rsidR="008B4F79">
        <w:rPr>
          <w:lang w:val="en-US"/>
        </w:rPr>
        <w:t xml:space="preserve">that were used </w:t>
      </w:r>
      <w:r w:rsidRPr="00494AB9">
        <w:rPr>
          <w:lang w:val="en-US"/>
        </w:rPr>
        <w:t>in the replication stud</w:t>
      </w:r>
      <w:r w:rsidR="008B4F79">
        <w:rPr>
          <w:lang w:val="en-US"/>
        </w:rPr>
        <w:t>ies</w:t>
      </w:r>
      <w:r w:rsidRPr="00494AB9">
        <w:rPr>
          <w:lang w:val="en-US"/>
        </w:rPr>
        <w:t xml:space="preserve"> using a power analysis of the observed effect in the original study </w:t>
      </w:r>
      <w:r w:rsidR="000821FB">
        <w:rPr>
          <w:lang w:val="en-US"/>
        </w:rPr>
        <w:fldChar w:fldCharType="begin"/>
      </w:r>
      <w:r w:rsidR="000821FB">
        <w:rPr>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0821FB">
        <w:rPr>
          <w:lang w:val="en-US"/>
        </w:rPr>
        <w:fldChar w:fldCharType="separate"/>
      </w:r>
      <w:r w:rsidR="000821FB">
        <w:rPr>
          <w:noProof/>
          <w:lang w:val="en-US"/>
        </w:rPr>
        <w:t>(Open Science Collaboration, 2015)</w:t>
      </w:r>
      <w:r w:rsidR="000821FB">
        <w:rPr>
          <w:lang w:val="en-US"/>
        </w:rPr>
        <w:fldChar w:fldCharType="end"/>
      </w:r>
      <w:r w:rsidR="00440C3C">
        <w:rPr>
          <w:lang w:val="en-US"/>
        </w:rPr>
        <w:t>, meaning that if effect sizes are likely to be smaller in the replication stud</w:t>
      </w:r>
      <w:r w:rsidR="00395F71">
        <w:rPr>
          <w:lang w:val="en-US"/>
        </w:rPr>
        <w:t>ies</w:t>
      </w:r>
      <w:r w:rsidR="008345A9">
        <w:rPr>
          <w:lang w:val="en-US"/>
        </w:rPr>
        <w:t xml:space="preserve"> </w:t>
      </w:r>
      <w:r w:rsidR="00440C3C">
        <w:rPr>
          <w:lang w:val="en-US"/>
        </w:rPr>
        <w:t>replication studies will often be underpowered</w:t>
      </w:r>
      <w:r w:rsidR="00395F71">
        <w:rPr>
          <w:lang w:val="en-US"/>
        </w:rPr>
        <w:t>.</w:t>
      </w:r>
    </w:p>
    <w:p w14:paraId="740FE7A8" w14:textId="52EAA25B" w:rsidR="00494AB9" w:rsidRPr="00494AB9" w:rsidRDefault="00494AB9" w:rsidP="00F2034D">
      <w:pPr>
        <w:pStyle w:val="BodyText"/>
        <w:rPr>
          <w:lang w:val="en-US"/>
        </w:rPr>
      </w:pPr>
      <w:r w:rsidRPr="00494AB9">
        <w:rPr>
          <w:lang w:val="en-US"/>
        </w:rPr>
        <w:t xml:space="preserve">In order to avoid excluding under-powered studies erroneously, </w:t>
      </w:r>
      <w:r w:rsidR="000D6701">
        <w:rPr>
          <w:lang w:val="en-US"/>
        </w:rPr>
        <w:t>A</w:t>
      </w:r>
      <w:r w:rsidRPr="00494AB9">
        <w:rPr>
          <w:lang w:val="en-US"/>
        </w:rPr>
        <w:t>nalysis 3 exclude</w:t>
      </w:r>
      <w:r w:rsidR="000D6701">
        <w:rPr>
          <w:lang w:val="en-US"/>
        </w:rPr>
        <w:t>d</w:t>
      </w:r>
      <w:r w:rsidRPr="00494AB9">
        <w:rPr>
          <w:lang w:val="en-US"/>
        </w:rPr>
        <w:t xml:space="preserve"> studies based on whether the </w:t>
      </w:r>
      <w:r w:rsidR="00B5606E">
        <w:rPr>
          <w:lang w:val="en-US"/>
        </w:rPr>
        <w:t xml:space="preserve">replication study </w:t>
      </w:r>
      <w:r w:rsidRPr="00494AB9">
        <w:rPr>
          <w:lang w:val="en-US"/>
        </w:rPr>
        <w:t xml:space="preserve">results </w:t>
      </w:r>
      <w:r w:rsidR="000D6701">
        <w:rPr>
          <w:lang w:val="en-US"/>
        </w:rPr>
        <w:t>were</w:t>
      </w:r>
      <w:r w:rsidR="000D6701" w:rsidRPr="00494AB9">
        <w:rPr>
          <w:lang w:val="en-US"/>
        </w:rPr>
        <w:t xml:space="preserve"> </w:t>
      </w:r>
      <w:r w:rsidRPr="00494AB9">
        <w:rPr>
          <w:lang w:val="en-US"/>
        </w:rPr>
        <w:t xml:space="preserve">statistically equivalent to the null hypothesis or statistically significant in the opposite direction </w: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 </w:instrTex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DATA </w:instrText>
      </w:r>
      <w:r w:rsidR="000821FB">
        <w:rPr>
          <w:lang w:val="en-US"/>
        </w:rPr>
      </w:r>
      <w:r w:rsidR="000821FB">
        <w:rPr>
          <w:lang w:val="en-US"/>
        </w:rPr>
        <w:fldChar w:fldCharType="end"/>
      </w:r>
      <w:r w:rsidR="000821FB">
        <w:rPr>
          <w:lang w:val="en-US"/>
        </w:rPr>
      </w:r>
      <w:r w:rsidR="000821FB">
        <w:rPr>
          <w:lang w:val="en-US"/>
        </w:rPr>
        <w:fldChar w:fldCharType="separate"/>
      </w:r>
      <w:r w:rsidR="000821FB">
        <w:rPr>
          <w:noProof/>
          <w:lang w:val="en-US"/>
        </w:rPr>
        <w:t xml:space="preserve">(Lakens, 2017; Lakens, </w:t>
      </w:r>
      <w:r w:rsidR="000821FB">
        <w:rPr>
          <w:noProof/>
          <w:lang w:val="en-US"/>
        </w:rPr>
        <w:lastRenderedPageBreak/>
        <w:t>Scheel, &amp; Isager, 2018)</w:t>
      </w:r>
      <w:r w:rsidR="000821FB">
        <w:rPr>
          <w:lang w:val="en-US"/>
        </w:rPr>
        <w:fldChar w:fldCharType="end"/>
      </w:r>
      <w:r w:rsidRPr="00494AB9">
        <w:rPr>
          <w:lang w:val="en-US"/>
        </w:rPr>
        <w:t>. A requirement for equivalence testing is that an equivalence bound is selected (i.e., an effect size below which the effect size is said to be for all practical purposes equal to zero). For this, we use</w:t>
      </w:r>
      <w:r w:rsidR="000D6701">
        <w:rPr>
          <w:lang w:val="en-US"/>
        </w:rPr>
        <w:t>d</w:t>
      </w:r>
      <w:r w:rsidRPr="00494AB9">
        <w:rPr>
          <w:lang w:val="en-US"/>
        </w:rPr>
        <w:t xml:space="preserve"> the lowest effect size that would have been statistically significant in the original study (assuming an alpha of .05), following a suggestion in </w:t>
      </w:r>
      <w:r w:rsidR="000821FB">
        <w:rPr>
          <w:lang w:val="en-US"/>
        </w:rPr>
        <w:fldChar w:fldCharType="begin"/>
      </w:r>
      <w:r w:rsidR="00FF7E76">
        <w:rPr>
          <w:lang w:val="en-US"/>
        </w:rPr>
        <w:instrText xml:space="preserve"> ADDIN EN.CITE &lt;EndNote&gt;&lt;Cite AuthorYear="1"&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Pr>
          <w:lang w:val="en-US"/>
        </w:rPr>
        <w:fldChar w:fldCharType="separate"/>
      </w:r>
      <w:r w:rsidR="00FF7E76">
        <w:rPr>
          <w:noProof/>
          <w:lang w:val="en-US"/>
        </w:rPr>
        <w:t>Lakens et al. (2018)</w:t>
      </w:r>
      <w:r w:rsidR="000821FB">
        <w:rPr>
          <w:lang w:val="en-US"/>
        </w:rPr>
        <w:fldChar w:fldCharType="end"/>
      </w:r>
      <w:r w:rsidRPr="00494AB9">
        <w:rPr>
          <w:lang w:val="en-US"/>
        </w:rPr>
        <w:t xml:space="preserve">. Equivalence tests were performed using Z tests of the Fisher </w:t>
      </w:r>
      <w:r w:rsidR="000D6701">
        <w:rPr>
          <w:lang w:val="en-US"/>
        </w:rPr>
        <w:t>z-</w:t>
      </w:r>
      <w:r w:rsidRPr="00494AB9">
        <w:rPr>
          <w:lang w:val="en-US"/>
        </w:rPr>
        <w:t xml:space="preserve">transformed effect sizes, excluding studies where the observed replication effect </w:t>
      </w:r>
      <w:r w:rsidR="000D6701">
        <w:rPr>
          <w:lang w:val="en-US"/>
        </w:rPr>
        <w:t>wa</w:t>
      </w:r>
      <w:r w:rsidRPr="00494AB9">
        <w:rPr>
          <w:lang w:val="en-US"/>
        </w:rPr>
        <w:t xml:space="preserve">s significantly smaller than the equivalence bound using a one tailed test at the 95% confidence level. Standard errors of each study were estimated as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r>
                  <w:rPr>
                    <w:rFonts w:ascii="Cambria Math" w:hAnsi="Cambria Math"/>
                    <w:lang w:val="en-US"/>
                  </w:rPr>
                  <m:t>N-3</m:t>
                </m:r>
              </m:den>
            </m:f>
          </m:e>
        </m:rad>
      </m:oMath>
      <w:r w:rsidRPr="00494AB9">
        <w:rPr>
          <w:lang w:val="en-US"/>
        </w:rPr>
        <w:t xml:space="preserve">, except for studies from </w:t>
      </w:r>
      <w:r w:rsidR="000821FB">
        <w:rPr>
          <w:lang w:val="en-US"/>
        </w:rPr>
        <w:fldChar w:fldCharType="begin"/>
      </w:r>
      <w:r w:rsidR="000821FB">
        <w:rPr>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821FB">
        <w:rPr>
          <w:noProof/>
          <w:lang w:val="en-US"/>
        </w:rPr>
        <w:t>(Camerer et al., 2018)</w:t>
      </w:r>
      <w:r w:rsidR="000821FB">
        <w:rPr>
          <w:lang w:val="en-US"/>
        </w:rPr>
        <w:fldChar w:fldCharType="end"/>
      </w:r>
      <w:r w:rsidRPr="00494AB9">
        <w:rPr>
          <w:lang w:val="en-US"/>
        </w:rPr>
        <w:t xml:space="preserve"> </w:t>
      </w:r>
      <w:r w:rsidR="00FE18ED">
        <w:rPr>
          <w:lang w:val="en-US"/>
        </w:rPr>
        <w:t>that</w:t>
      </w:r>
      <w:r w:rsidRPr="00494AB9">
        <w:rPr>
          <w:lang w:val="en-US"/>
        </w:rPr>
        <w:t xml:space="preserve"> had more than a single replication attempt</w:t>
      </w:r>
      <w:r w:rsidR="00FF7E76">
        <w:rPr>
          <w:lang w:val="en-US"/>
        </w:rPr>
        <w:t>.</w:t>
      </w:r>
      <w:r w:rsidR="00FF7E76" w:rsidRPr="00FF7E76">
        <w:rPr>
          <w:lang w:val="en-US"/>
        </w:rPr>
        <w:t xml:space="preserve"> In these cases we used the standard errors derived from the meta-analyses that produced the effect size estimate (see Supplementary Materials 1 for details).</w:t>
      </w:r>
    </w:p>
    <w:p w14:paraId="21371B88" w14:textId="1AE3049C" w:rsidR="00494AB9" w:rsidRPr="00494AB9" w:rsidRDefault="00494AB9" w:rsidP="00F2034D">
      <w:pPr>
        <w:pStyle w:val="BodyText"/>
        <w:rPr>
          <w:lang w:val="en-US"/>
        </w:rPr>
      </w:pPr>
      <w:r w:rsidRPr="00494AB9">
        <w:rPr>
          <w:lang w:val="en-US"/>
        </w:rPr>
        <w:t xml:space="preserve">In interpreting results based on this exclusion criterion, it is important to note that the minimum detectable effect was occasionally quite high </w:t>
      </w:r>
      <w:r w:rsidR="0059630F">
        <w:rPr>
          <w:lang w:val="en-US"/>
        </w:rPr>
        <w:t>because</w:t>
      </w:r>
      <w:r w:rsidR="0059630F" w:rsidRPr="00494AB9">
        <w:rPr>
          <w:lang w:val="en-US"/>
        </w:rPr>
        <w:t xml:space="preserve"> </w:t>
      </w:r>
      <w:r w:rsidRPr="00494AB9">
        <w:rPr>
          <w:lang w:val="en-US"/>
        </w:rPr>
        <w:t xml:space="preserve">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t>
      </w:r>
      <w:r w:rsidR="00C23567">
        <w:rPr>
          <w:lang w:val="en-US"/>
        </w:rPr>
        <w:t>that</w:t>
      </w:r>
      <w:r w:rsidR="00C23567" w:rsidRPr="00494AB9">
        <w:rPr>
          <w:lang w:val="en-US"/>
        </w:rPr>
        <w:t xml:space="preserve"> </w:t>
      </w:r>
      <w:r w:rsidRPr="00494AB9">
        <w:rPr>
          <w:lang w:val="en-US"/>
        </w:rPr>
        <w:t xml:space="preserve">have replication effects </w:t>
      </w:r>
      <w:r w:rsidR="0059630F">
        <w:rPr>
          <w:lang w:val="en-US"/>
        </w:rPr>
        <w:t>that</w:t>
      </w:r>
      <w:r w:rsidR="00C23567">
        <w:rPr>
          <w:lang w:val="en-US"/>
        </w:rPr>
        <w:t xml:space="preserve"> </w:t>
      </w:r>
      <w:r w:rsidRPr="00494AB9">
        <w:rPr>
          <w:lang w:val="en-US"/>
        </w:rPr>
        <w:t xml:space="preserve">the original authors may have considered important </w:t>
      </w:r>
      <w:r w:rsidR="000821FB">
        <w:rPr>
          <w:lang w:val="en-US"/>
        </w:rPr>
        <w:fldChar w:fldCharType="begin"/>
      </w:r>
      <w:r w:rsidR="000821FB">
        <w:rPr>
          <w:lang w:val="en-US"/>
        </w:rPr>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000821FB">
        <w:rPr>
          <w:lang w:val="en-US"/>
        </w:rPr>
        <w:fldChar w:fldCharType="separate"/>
      </w:r>
      <w:r w:rsidR="000821FB">
        <w:rPr>
          <w:noProof/>
          <w:lang w:val="en-US"/>
        </w:rPr>
        <w:t>(Thompson, 2002)</w:t>
      </w:r>
      <w:r w:rsidR="000821FB">
        <w:rPr>
          <w:lang w:val="en-US"/>
        </w:rPr>
        <w:fldChar w:fldCharType="end"/>
      </w:r>
      <w:r w:rsidRPr="00494AB9">
        <w:rPr>
          <w:lang w:val="en-US"/>
        </w:rPr>
        <w:t xml:space="preserve">. See </w:t>
      </w:r>
      <w:r w:rsidR="00C23567">
        <w:rPr>
          <w:lang w:val="en-US"/>
        </w:rPr>
        <w:t>S</w:t>
      </w:r>
      <w:r w:rsidRPr="00494AB9">
        <w:rPr>
          <w:lang w:val="en-US"/>
        </w:rPr>
        <w:t xml:space="preserve">upplementary </w:t>
      </w:r>
      <w:r w:rsidR="00C23567">
        <w:rPr>
          <w:lang w:val="en-US"/>
        </w:rPr>
        <w:t>M</w:t>
      </w:r>
      <w:r w:rsidRPr="00494AB9">
        <w:rPr>
          <w:lang w:val="en-US"/>
        </w:rPr>
        <w:t>aterials 2 for scatter plots of the dataset using each exclusion rule.</w:t>
      </w:r>
    </w:p>
    <w:p w14:paraId="6F7926D6" w14:textId="0C12628A" w:rsidR="000810F8" w:rsidRPr="005F30E2" w:rsidRDefault="000810F8" w:rsidP="00D737CB">
      <w:pPr>
        <w:pStyle w:val="Heading4"/>
        <w:rPr>
          <w:rFonts w:asciiTheme="minorHAnsi" w:hAnsiTheme="minorHAnsi" w:cstheme="minorHAnsi"/>
          <w:sz w:val="24"/>
          <w:szCs w:val="24"/>
        </w:rPr>
      </w:pPr>
      <w:bookmarkStart w:id="11" w:name="analysis-4-bayesian-mixture-model"/>
      <w:bookmarkEnd w:id="11"/>
      <w:r w:rsidRPr="005F30E2">
        <w:rPr>
          <w:rFonts w:asciiTheme="minorHAnsi" w:hAnsiTheme="minorHAnsi" w:cstheme="minorHAnsi"/>
          <w:sz w:val="24"/>
          <w:szCs w:val="24"/>
        </w:rPr>
        <w:t>Analysis 4: Bayesian mixture model</w:t>
      </w:r>
      <w:r w:rsidR="00D737CB" w:rsidRPr="005F30E2">
        <w:rPr>
          <w:rFonts w:asciiTheme="minorHAnsi" w:hAnsiTheme="minorHAnsi" w:cstheme="minorHAnsi"/>
          <w:sz w:val="24"/>
          <w:szCs w:val="24"/>
        </w:rPr>
        <w:t>.</w:t>
      </w:r>
    </w:p>
    <w:p w14:paraId="3097B928" w14:textId="6270742B" w:rsidR="00FB23A4" w:rsidRDefault="00876259" w:rsidP="00F2034D">
      <w:pPr>
        <w:pStyle w:val="BodyText"/>
        <w:rPr>
          <w:lang w:val="en-US"/>
        </w:rPr>
      </w:pPr>
      <w:r w:rsidRPr="00876259">
        <w:rPr>
          <w:lang w:val="en-US"/>
        </w:rPr>
        <w:t>Analyses 2 and 3 both rely on excluding studies using exclusion rules that will, respectively, exclude or retain studies due to low statistical power in the replication study. In part in order to avoid this issue the final approach to estimating the amount of effect size attenuation conditional on the effect under study being non-zero was the Bayesian mixture model presented in</w:t>
      </w:r>
      <w:r>
        <w:rPr>
          <w:lang w:val="en-US"/>
        </w:rPr>
        <w:t xml:space="preserve"> </w:t>
      </w:r>
      <w:r w:rsidR="000821FB">
        <w:rPr>
          <w:lang w:val="en-US"/>
        </w:rPr>
        <w:fldChar w:fldCharType="begin"/>
      </w:r>
      <w:r w:rsidR="009C7D5B">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9C7D5B">
        <w:rPr>
          <w:noProof/>
          <w:lang w:val="en-US"/>
        </w:rPr>
        <w:t>Camerer et al. (2018)</w:t>
      </w:r>
      <w:r w:rsidR="000821FB">
        <w:rPr>
          <w:lang w:val="en-US"/>
        </w:rPr>
        <w:fldChar w:fldCharType="end"/>
      </w:r>
      <w:r w:rsidR="00494AB9" w:rsidRPr="00494AB9">
        <w:rPr>
          <w:lang w:val="en-US"/>
        </w:rPr>
        <w:t xml:space="preserve">. </w:t>
      </w:r>
      <w:r w:rsidRPr="00876259">
        <w:rPr>
          <w:lang w:val="en-US"/>
        </w:rPr>
        <w:t xml:space="preserve">This model assumes that each replication effect size comes from one of two components, either from the null-hypothesis or from the alternative-hypothesis component. If the true replication effect size is drawn from the null-hypothesis component, it is assumed to be drawn from a normal distribution with a mean of 0.  If the true replication effect size comes from the alternative-hypothesis component, then </w:t>
      </w:r>
      <w:r w:rsidR="00695B63">
        <w:rPr>
          <w:lang w:val="en-US"/>
        </w:rPr>
        <w:t>it</w:t>
      </w:r>
      <w:r w:rsidRPr="00876259">
        <w:rPr>
          <w:lang w:val="en-US"/>
        </w:rPr>
        <w:t xml:space="preserve"> is assumed to be drawn from a normal distribution with a mean equal to the original's </w:t>
      </w:r>
      <w:r w:rsidRPr="00876259">
        <w:rPr>
          <w:lang w:val="en-US"/>
        </w:rPr>
        <w:lastRenderedPageBreak/>
        <w:t xml:space="preserve">estimated true effect size attenuated by an "attenuation factor". </w:t>
      </w:r>
      <w:r w:rsidR="00695B63" w:rsidRPr="00695B63">
        <w:rPr>
          <w:lang w:val="en-US"/>
        </w:rPr>
        <w:t>The attenuation factor</w:t>
      </w:r>
      <w:r w:rsidR="00765887">
        <w:rPr>
          <w:lang w:val="en-US"/>
        </w:rPr>
        <w:t xml:space="preserve"> is</w:t>
      </w:r>
      <w:r w:rsidR="00695B63" w:rsidRPr="00695B63">
        <w:rPr>
          <w:lang w:val="en-US"/>
        </w:rPr>
        <w:t xml:space="preserve"> constrained to a value between zero and one and is assumed to be consistent across studies.</w:t>
      </w:r>
      <w:r w:rsidR="00695B63">
        <w:rPr>
          <w:lang w:val="en-US"/>
        </w:rPr>
        <w:t xml:space="preserve"> </w:t>
      </w:r>
      <w:r w:rsidRPr="00876259">
        <w:rPr>
          <w:lang w:val="en-US"/>
        </w:rPr>
        <w:t xml:space="preserve">The observed replication effect size is then assumed to be drawn from a normal distribution centered on the true replication effect size with a standard deviation equal to the standard error of the replication study (estimated here as </w:t>
      </w:r>
      <w:r w:rsidR="00494AB9" w:rsidRPr="00494AB9">
        <w:rPr>
          <w:lang w:val="en-US"/>
        </w:rPr>
        <w:t xml:space="preserve">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i/>
                        <w:lang w:val="en-US"/>
                      </w:rPr>
                    </m:ctrlPr>
                  </m:sSubPr>
                  <m:e>
                    <m:r>
                      <m:rPr>
                        <m:sty m:val="p"/>
                      </m:rPr>
                      <w:rPr>
                        <w:rFonts w:ascii="Cambria Math" w:hAnsi="Cambria Math"/>
                        <w:lang w:val="en-US"/>
                      </w:rPr>
                      <m:t>N</m:t>
                    </m:r>
                    <m:ctrlPr>
                      <w:rPr>
                        <w:rFonts w:ascii="Cambria Math" w:hAnsi="Cambria Math"/>
                        <w:lang w:val="en-US"/>
                      </w:rPr>
                    </m:ctrlPr>
                  </m:e>
                  <m:sub>
                    <m:r>
                      <w:rPr>
                        <w:rFonts w:ascii="Cambria Math" w:hAnsi="Cambria Math"/>
                        <w:lang w:val="en-US"/>
                      </w:rPr>
                      <m:t>2</m:t>
                    </m:r>
                  </m:sub>
                </m:sSub>
                <m:r>
                  <w:rPr>
                    <w:rFonts w:ascii="Cambria Math" w:hAnsi="Cambria Math"/>
                    <w:lang w:val="en-US"/>
                  </w:rPr>
                  <m:t>-3</m:t>
                </m:r>
              </m:den>
            </m:f>
          </m:e>
        </m:rad>
      </m:oMath>
      <w:r w:rsidR="00494AB9" w:rsidRPr="00494AB9">
        <w:rPr>
          <w:lang w:val="en-US"/>
        </w:rPr>
        <w:t xml:space="preserve"> </w:t>
      </w:r>
      <w:r w:rsidR="00FB23A4">
        <w:rPr>
          <w:lang w:val="en-US"/>
        </w:rPr>
        <w:t xml:space="preserve">with </w:t>
      </w:r>
      <w:r w:rsidR="008D2843">
        <w:rPr>
          <w:i/>
          <w:iCs/>
          <w:lang w:val="en-US"/>
        </w:rPr>
        <w:t>N</w:t>
      </w:r>
      <w:r w:rsidR="008D2843">
        <w:rPr>
          <w:i/>
          <w:iCs/>
          <w:vertAlign w:val="subscript"/>
          <w:lang w:val="en-US"/>
        </w:rPr>
        <w:t>2</w:t>
      </w:r>
      <w:r w:rsidR="00494AB9" w:rsidRPr="00494AB9">
        <w:rPr>
          <w:lang w:val="en-US"/>
        </w:rPr>
        <w:t xml:space="preserve"> being the replication sample size). </w:t>
      </w:r>
    </w:p>
    <w:p w14:paraId="6D6DE43D" w14:textId="298509D1" w:rsidR="00494AB9" w:rsidRPr="00494AB9" w:rsidRDefault="00494AB9" w:rsidP="00F2034D">
      <w:pPr>
        <w:pStyle w:val="BodyText"/>
        <w:rPr>
          <w:lang w:val="en-US"/>
        </w:rPr>
      </w:pPr>
      <w:r w:rsidRPr="00494AB9">
        <w:rPr>
          <w:lang w:val="en-US"/>
        </w:rPr>
        <w:t>There are two main parameters of interest in this model</w:t>
      </w:r>
      <w:r w:rsidR="00FB23A4">
        <w:rPr>
          <w:lang w:val="en-US"/>
        </w:rPr>
        <w:t>:</w:t>
      </w:r>
      <w:r w:rsidRPr="00494AB9">
        <w:rPr>
          <w:lang w:val="en-US"/>
        </w:rPr>
        <w:t xml:space="preserve"> </w:t>
      </w:r>
      <w:r w:rsidR="00FB23A4">
        <w:rPr>
          <w:lang w:val="en-US"/>
        </w:rPr>
        <w:t xml:space="preserve">(i) </w:t>
      </w:r>
      <w:r w:rsidRPr="00494AB9">
        <w:rPr>
          <w:lang w:val="en-US"/>
        </w:rPr>
        <w:t xml:space="preserve">the “attenuation factor” </w:t>
      </w:r>
      <w:r w:rsidR="000821FB">
        <w:rPr>
          <w:lang w:val="en-US"/>
        </w:rPr>
        <w:fldChar w:fldCharType="begin"/>
      </w:r>
      <w:r w:rsidR="000F714C">
        <w:rPr>
          <w:lang w:val="en-US"/>
        </w:rPr>
        <w:instrText xml:space="preserve"> ADDIN EN.CITE &lt;EndNote&gt;&lt;Cite&gt;&lt;Author&gt;Camerer&lt;/Author&gt;&lt;Year&gt;2018&lt;/Year&gt;&lt;RecNum&gt;967&lt;/RecNum&gt;&lt;Prefix&gt;called a “deflation factor” in &lt;/Prefix&gt;&lt;DisplayText&gt;(called a “deflation factor” in 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F714C">
        <w:rPr>
          <w:noProof/>
          <w:lang w:val="en-US"/>
        </w:rPr>
        <w:t>(called a “deflation factor” in Camerer et al., 2018)</w:t>
      </w:r>
      <w:r w:rsidR="000821FB">
        <w:rPr>
          <w:lang w:val="en-US"/>
        </w:rPr>
        <w:fldChar w:fldCharType="end"/>
      </w:r>
      <w:r w:rsidR="005944E2" w:rsidRPr="005944E2">
        <w:rPr>
          <w:lang w:val="en-US"/>
        </w:rPr>
        <w:t xml:space="preserve">, which is the degree to which effect sizes are attenuated between original and replication studies, and (ii) the "assignment rate", which is the overall rate at which studies are assigned to the null hypothesis. </w:t>
      </w:r>
      <w:r w:rsidRPr="00494AB9">
        <w:rPr>
          <w:lang w:val="en-US"/>
        </w:rPr>
        <w:t xml:space="preserve">This analysis was performed in JAGS </w:t>
      </w:r>
      <w:r w:rsidR="000821FB">
        <w:rPr>
          <w:lang w:val="en-US"/>
        </w:rPr>
        <w:fldChar w:fldCharType="begin"/>
      </w:r>
      <w:r w:rsidR="00230395">
        <w:rPr>
          <w:lang w:val="en-US"/>
        </w:rPr>
        <w:instrText xml:space="preserve"> ADDIN EN.CITE &lt;EndNote&gt;&lt;Cite&gt;&lt;Author&gt;Depaoli&lt;/Author&gt;&lt;Year&gt;2016&lt;/Year&gt;&lt;RecNum&gt;1010&lt;/RecNum&gt;&lt;Prefix&gt;version 4.3.0`; &lt;/Prefix&gt;&lt;DisplayText&gt;(version 4.3.0; 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0821FB">
        <w:rPr>
          <w:lang w:val="en-US"/>
        </w:rPr>
        <w:fldChar w:fldCharType="separate"/>
      </w:r>
      <w:r w:rsidR="00230395">
        <w:rPr>
          <w:noProof/>
          <w:lang w:val="en-US"/>
        </w:rPr>
        <w:t>(version 4.3.0; Depaoli, Clifton, &amp; Cobb, 2016)</w:t>
      </w:r>
      <w:r w:rsidR="000821FB">
        <w:rPr>
          <w:lang w:val="en-US"/>
        </w:rPr>
        <w:fldChar w:fldCharType="end"/>
      </w:r>
      <w:r w:rsidRPr="00494AB9">
        <w:rPr>
          <w:lang w:val="en-US"/>
        </w:rPr>
        <w:t xml:space="preserve"> using the rjags interface </w:t>
      </w:r>
      <w:r w:rsidR="000821FB">
        <w:rPr>
          <w:lang w:val="en-US"/>
        </w:rPr>
        <w:fldChar w:fldCharType="begin"/>
      </w:r>
      <w:r w:rsidR="000F714C">
        <w:rPr>
          <w:lang w:val="en-US"/>
        </w:rPr>
        <w:instrText xml:space="preserve"> ADDIN EN.CITE &lt;EndNote&gt;&lt;Cite&gt;&lt;Author&gt;Plummer&lt;/Author&gt;&lt;Year&gt;2018&lt;/Year&gt;&lt;RecNum&gt;1011&lt;/RecNum&gt;&lt;Prefix&gt;version 4.8.0`; &lt;/Prefix&gt;&lt;DisplayText&gt;(version 4.8.0; 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0821FB">
        <w:rPr>
          <w:lang w:val="en-US"/>
        </w:rPr>
        <w:fldChar w:fldCharType="separate"/>
      </w:r>
      <w:r w:rsidR="000F714C">
        <w:rPr>
          <w:noProof/>
          <w:lang w:val="en-US"/>
        </w:rPr>
        <w:t>(version 4.8.0; Plummer, Stukalov, &amp; Denwood, 2018)</w:t>
      </w:r>
      <w:r w:rsidR="000821FB">
        <w:rPr>
          <w:lang w:val="en-US"/>
        </w:rPr>
        <w:fldChar w:fldCharType="end"/>
      </w:r>
      <w:r w:rsidRPr="00494AB9">
        <w:rPr>
          <w:lang w:val="en-US"/>
        </w:rPr>
        <w:t xml:space="preserve">. See </w:t>
      </w:r>
      <w:r w:rsidR="00FB23A4">
        <w:rPr>
          <w:lang w:val="en-US"/>
        </w:rPr>
        <w:t>S</w:t>
      </w:r>
      <w:r w:rsidRPr="00494AB9">
        <w:rPr>
          <w:lang w:val="en-US"/>
        </w:rPr>
        <w:t xml:space="preserve">upplementary </w:t>
      </w:r>
      <w:r w:rsidR="00FB23A4">
        <w:rPr>
          <w:lang w:val="en-US"/>
        </w:rPr>
        <w:t>M</w:t>
      </w:r>
      <w:r w:rsidRPr="00494AB9">
        <w:rPr>
          <w:lang w:val="en-US"/>
        </w:rPr>
        <w:t>aterials 4 for model syntax and further analysis details.</w:t>
      </w:r>
    </w:p>
    <w:p w14:paraId="265F6B4E" w14:textId="13B57AB2" w:rsidR="00E6538F" w:rsidRPr="00494AB9" w:rsidRDefault="00E6538F" w:rsidP="006308E6">
      <w:pPr>
        <w:pStyle w:val="Heading2"/>
        <w:rPr>
          <w:rFonts w:asciiTheme="minorHAnsi" w:hAnsiTheme="minorHAnsi" w:cstheme="minorHAnsi"/>
        </w:rPr>
      </w:pPr>
      <w:bookmarkStart w:id="12" w:name="descriptives"/>
      <w:bookmarkEnd w:id="12"/>
      <w:r w:rsidRPr="00494AB9">
        <w:rPr>
          <w:rFonts w:asciiTheme="minorHAnsi" w:hAnsiTheme="minorHAnsi" w:cstheme="minorHAnsi"/>
        </w:rPr>
        <w:t>Results</w:t>
      </w:r>
    </w:p>
    <w:p w14:paraId="7D206EA0" w14:textId="78A9D50E" w:rsidR="000810F8" w:rsidRPr="0054478E" w:rsidRDefault="000810F8" w:rsidP="00E6538F">
      <w:pPr>
        <w:pStyle w:val="Heading4"/>
        <w:rPr>
          <w:rFonts w:asciiTheme="minorHAnsi" w:hAnsiTheme="minorHAnsi" w:cstheme="minorHAnsi"/>
          <w:sz w:val="24"/>
          <w:szCs w:val="24"/>
        </w:rPr>
      </w:pPr>
      <w:r w:rsidRPr="0054478E">
        <w:rPr>
          <w:rFonts w:asciiTheme="minorHAnsi" w:hAnsiTheme="minorHAnsi" w:cstheme="minorHAnsi"/>
          <w:sz w:val="24"/>
          <w:szCs w:val="24"/>
        </w:rPr>
        <w:t>Descriptives</w:t>
      </w:r>
    </w:p>
    <w:p w14:paraId="7E2F2F44" w14:textId="7BD35DB2" w:rsidR="00494AB9" w:rsidRPr="00494AB9" w:rsidRDefault="00494AB9" w:rsidP="00F2034D">
      <w:pPr>
        <w:pStyle w:val="BodyText"/>
        <w:rPr>
          <w:lang w:val="en-US"/>
        </w:rPr>
      </w:pPr>
      <w:r w:rsidRPr="00494AB9">
        <w:rPr>
          <w:lang w:val="en-US"/>
        </w:rPr>
        <w:t xml:space="preserve">Looking at the 306 included original-replication study pairs included in this analysis, the effect size in the replication study was lower than that in the original study </w:t>
      </w:r>
      <w:r w:rsidR="00BA65D5">
        <w:rPr>
          <w:lang w:val="en-US"/>
        </w:rPr>
        <w:t>for</w:t>
      </w:r>
      <w:r w:rsidRPr="00494AB9">
        <w:rPr>
          <w:lang w:val="en-US"/>
        </w:rPr>
        <w:t xml:space="preserve"> 219 articles, 72% of the included studies. An exact binomial test shows that this is extremely unlikely under the assumption that replication effect sizes are equally likely to be smaller or larger in the replication study, p &lt; .001. The average effect size for original studies was </w:t>
      </w:r>
      <w:r w:rsidRPr="0054478E">
        <w:rPr>
          <w:i/>
          <w:iCs/>
          <w:lang w:val="en-US"/>
        </w:rPr>
        <w:t>r</w:t>
      </w:r>
      <w:r w:rsidRPr="00494AB9">
        <w:rPr>
          <w:lang w:val="en-US"/>
        </w:rPr>
        <w:t xml:space="preserve"> = 0.39, and the mean effect size for replication studies was </w:t>
      </w:r>
      <w:r w:rsidRPr="0054478E">
        <w:rPr>
          <w:i/>
          <w:iCs/>
          <w:lang w:val="en-US"/>
        </w:rPr>
        <w:t>r</w:t>
      </w:r>
      <w:r w:rsidRPr="00494AB9">
        <w:rPr>
          <w:lang w:val="en-US"/>
        </w:rPr>
        <w:t xml:space="preserve"> = 0.27, a mean decrease of </w:t>
      </w:r>
      <w:r w:rsidRPr="0054478E">
        <w:rPr>
          <w:i/>
          <w:iCs/>
          <w:lang w:val="en-US"/>
        </w:rPr>
        <w:t>r</w:t>
      </w:r>
      <w:r w:rsidRPr="00494AB9">
        <w:rPr>
          <w:lang w:val="en-US"/>
        </w:rPr>
        <w:t xml:space="preserve"> = 0.11. Notably, this represents an average decrease in effect sizes from the original to the replication study of 28%. See Table 2 for a comprehensive list of descriptive</w:t>
      </w:r>
      <w:r w:rsidR="0054478E">
        <w:rPr>
          <w:lang w:val="en-US"/>
        </w:rPr>
        <w:t xml:space="preserve"> s</w:t>
      </w:r>
      <w:r w:rsidR="00FB23A4">
        <w:rPr>
          <w:lang w:val="en-US"/>
        </w:rPr>
        <w:t>tatistics</w:t>
      </w:r>
      <w:r w:rsidRPr="00494AB9">
        <w:rPr>
          <w:lang w:val="en-US"/>
        </w:rPr>
        <w:t xml:space="preserve"> on the effect size differences seen in this sample and Figure 1 for a raincloud plot of the Fisher </w:t>
      </w:r>
      <w:r w:rsidR="0054478E">
        <w:rPr>
          <w:lang w:val="en-US"/>
        </w:rPr>
        <w:t>z-</w:t>
      </w:r>
      <w:r w:rsidRPr="00494AB9">
        <w:rPr>
          <w:lang w:val="en-US"/>
        </w:rPr>
        <w:t>score change in effect sizes by replication project.</w:t>
      </w:r>
    </w:p>
    <w:p w14:paraId="34AFCB17" w14:textId="712D1FFB" w:rsidR="000810F8" w:rsidRPr="00F2034D" w:rsidRDefault="000810F8" w:rsidP="000810F8">
      <w:pPr>
        <w:pStyle w:val="BodyText"/>
        <w:rPr>
          <w:rFonts w:cstheme="minorHAnsi"/>
          <w:color w:val="767171" w:themeColor="background2" w:themeShade="80"/>
        </w:rPr>
      </w:pPr>
      <w:r w:rsidRPr="00F2034D">
        <w:rPr>
          <w:rFonts w:cstheme="minorHAnsi"/>
          <w:noProof/>
          <w:color w:val="767171" w:themeColor="background2" w:themeShade="80"/>
        </w:rPr>
        <w:lastRenderedPageBreak/>
        <w:drawing>
          <wp:inline distT="0" distB="0" distL="0" distR="0" wp14:anchorId="01275477" wp14:editId="03ACB978">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570F086C" w14:textId="0C45B2D3" w:rsidR="000810F8" w:rsidRPr="00494AB9" w:rsidRDefault="000810F8" w:rsidP="001E01A7">
      <w:pPr>
        <w:pStyle w:val="BodyText"/>
        <w:ind w:firstLine="0"/>
        <w:rPr>
          <w:rFonts w:cstheme="minorHAnsi"/>
        </w:rPr>
      </w:pPr>
      <w:r w:rsidRPr="00494AB9">
        <w:rPr>
          <w:rFonts w:cstheme="minorHAnsi"/>
          <w:i/>
        </w:rPr>
        <w:t xml:space="preserve">Figure </w:t>
      </w:r>
      <w:r w:rsidR="001E01A7" w:rsidRPr="00494AB9">
        <w:rPr>
          <w:rFonts w:cstheme="minorHAnsi"/>
          <w:i/>
        </w:rPr>
        <w:t>1</w:t>
      </w:r>
      <w:r w:rsidRPr="00494AB9">
        <w:rPr>
          <w:rFonts w:cstheme="minorHAnsi"/>
          <w:i/>
        </w:rPr>
        <w:t>.</w:t>
      </w:r>
      <w:r w:rsidRPr="00494AB9">
        <w:rPr>
          <w:rFonts w:cstheme="minorHAnsi"/>
        </w:rPr>
        <w:t xml:space="preserve"> A raincloud plot (density, box and scatter plot) of the change in effect sizes (here Fisher Z scores) from the original to the replication study by the replication project that each replication study was performed as a part of.</w:t>
      </w:r>
    </w:p>
    <w:p w14:paraId="39DB4CAA" w14:textId="77777777" w:rsidR="00926AAA" w:rsidRPr="00F2034D" w:rsidRDefault="00926AAA">
      <w:pPr>
        <w:rPr>
          <w:rFonts w:cstheme="minorHAnsi"/>
          <w:color w:val="767171" w:themeColor="background2" w:themeShade="80"/>
          <w:sz w:val="24"/>
        </w:rPr>
      </w:pPr>
      <w:r w:rsidRPr="00F2034D">
        <w:rPr>
          <w:rFonts w:cstheme="minorHAnsi"/>
          <w:color w:val="767171" w:themeColor="background2" w:themeShade="80"/>
        </w:rPr>
        <w:br w:type="page"/>
      </w:r>
    </w:p>
    <w:p w14:paraId="76C2F39E" w14:textId="51CC33C2" w:rsidR="000810F8" w:rsidRPr="006817CB" w:rsidRDefault="000810F8" w:rsidP="001E01A7">
      <w:pPr>
        <w:pStyle w:val="BodyText"/>
        <w:ind w:firstLine="0"/>
        <w:rPr>
          <w:rFonts w:cstheme="minorHAnsi"/>
          <w:i/>
        </w:rPr>
      </w:pPr>
      <w:r w:rsidRPr="006817CB">
        <w:rPr>
          <w:rFonts w:cstheme="minorHAnsi"/>
        </w:rPr>
        <w:lastRenderedPageBreak/>
        <w:t xml:space="preserve">Table 2. </w:t>
      </w:r>
      <w:r w:rsidRPr="006817CB">
        <w:rPr>
          <w:rFonts w:cstheme="minorHAnsi"/>
          <w:i/>
        </w:rPr>
        <w:t xml:space="preserve">Differences between original and replication studies. All calculations were performed on Fisher </w:t>
      </w:r>
      <w:r w:rsidR="003B3A1A">
        <w:rPr>
          <w:rFonts w:cstheme="minorHAnsi"/>
          <w:i/>
        </w:rPr>
        <w:t>z-</w:t>
      </w:r>
      <w:r w:rsidRPr="006817CB">
        <w:rPr>
          <w:rFonts w:cstheme="minorHAnsi"/>
          <w:i/>
        </w:rPr>
        <w:t>transformed correlations and presented effect sizes are back-transformed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BA501F" w:rsidRPr="006817CB" w14:paraId="445DFA7D" w14:textId="77777777" w:rsidTr="00BA501F">
        <w:tc>
          <w:tcPr>
            <w:tcW w:w="1588" w:type="pct"/>
            <w:tcBorders>
              <w:top w:val="single" w:sz="4" w:space="0" w:color="auto"/>
              <w:left w:val="nil"/>
              <w:bottom w:val="single" w:sz="4" w:space="0" w:color="auto"/>
              <w:right w:val="nil"/>
            </w:tcBorders>
            <w:vAlign w:val="bottom"/>
          </w:tcPr>
          <w:p w14:paraId="3008F32E" w14:textId="77777777" w:rsidR="000810F8" w:rsidRPr="006817CB" w:rsidRDefault="000810F8" w:rsidP="000810F8">
            <w:pPr>
              <w:pStyle w:val="NoSpacing"/>
              <w:rPr>
                <w:rFonts w:cstheme="minorHAnsi"/>
              </w:rPr>
            </w:pPr>
          </w:p>
        </w:tc>
        <w:tc>
          <w:tcPr>
            <w:tcW w:w="0" w:type="auto"/>
            <w:tcBorders>
              <w:top w:val="single" w:sz="4" w:space="0" w:color="auto"/>
              <w:left w:val="nil"/>
              <w:bottom w:val="single" w:sz="4" w:space="0" w:color="auto"/>
              <w:right w:val="nil"/>
            </w:tcBorders>
            <w:vAlign w:val="bottom"/>
            <w:hideMark/>
          </w:tcPr>
          <w:p w14:paraId="6265EC13" w14:textId="77777777" w:rsidR="000810F8" w:rsidRPr="006817CB" w:rsidRDefault="000810F8" w:rsidP="000810F8">
            <w:pPr>
              <w:pStyle w:val="NoSpacing"/>
              <w:rPr>
                <w:rFonts w:cstheme="minorHAnsi"/>
              </w:rPr>
            </w:pPr>
            <w:r w:rsidRPr="006817CB">
              <w:rPr>
                <w:rFonts w:cstheme="minorHAnsi"/>
              </w:rPr>
              <w:t>All studies</w:t>
            </w:r>
          </w:p>
        </w:tc>
        <w:tc>
          <w:tcPr>
            <w:tcW w:w="1383" w:type="pct"/>
            <w:tcBorders>
              <w:top w:val="single" w:sz="4" w:space="0" w:color="auto"/>
              <w:left w:val="nil"/>
              <w:bottom w:val="single" w:sz="4" w:space="0" w:color="auto"/>
              <w:right w:val="nil"/>
            </w:tcBorders>
            <w:vAlign w:val="bottom"/>
            <w:hideMark/>
          </w:tcPr>
          <w:p w14:paraId="7B1E6FDD" w14:textId="77777777" w:rsidR="000810F8" w:rsidRPr="006817CB" w:rsidRDefault="000810F8" w:rsidP="000810F8">
            <w:pPr>
              <w:pStyle w:val="NoSpacing"/>
              <w:rPr>
                <w:rFonts w:cstheme="minorHAnsi"/>
              </w:rPr>
            </w:pPr>
            <w:r w:rsidRPr="006817CB">
              <w:rPr>
                <w:rFonts w:cstheme="minorHAnsi"/>
              </w:rPr>
              <w:t>statistically significant replications</w:t>
            </w:r>
          </w:p>
        </w:tc>
        <w:tc>
          <w:tcPr>
            <w:tcW w:w="1394" w:type="pct"/>
            <w:tcBorders>
              <w:top w:val="single" w:sz="4" w:space="0" w:color="auto"/>
              <w:left w:val="nil"/>
              <w:bottom w:val="single" w:sz="4" w:space="0" w:color="auto"/>
              <w:right w:val="nil"/>
            </w:tcBorders>
            <w:vAlign w:val="bottom"/>
            <w:hideMark/>
          </w:tcPr>
          <w:p w14:paraId="59B65EC1" w14:textId="77777777" w:rsidR="000810F8" w:rsidRPr="006817CB" w:rsidRDefault="000810F8" w:rsidP="000810F8">
            <w:pPr>
              <w:pStyle w:val="NoSpacing"/>
              <w:rPr>
                <w:rFonts w:cstheme="minorHAnsi"/>
              </w:rPr>
            </w:pPr>
            <w:r w:rsidRPr="006817CB">
              <w:rPr>
                <w:rFonts w:cstheme="minorHAnsi"/>
              </w:rPr>
              <w:t>Nonequivalent studies</w:t>
            </w:r>
          </w:p>
        </w:tc>
      </w:tr>
      <w:tr w:rsidR="00BA501F" w:rsidRPr="006817CB" w14:paraId="52ED49D2" w14:textId="77777777" w:rsidTr="00BA501F">
        <w:tc>
          <w:tcPr>
            <w:tcW w:w="1588" w:type="pct"/>
            <w:tcBorders>
              <w:top w:val="single" w:sz="4" w:space="0" w:color="auto"/>
            </w:tcBorders>
            <w:hideMark/>
          </w:tcPr>
          <w:p w14:paraId="645F6839" w14:textId="77777777" w:rsidR="000810F8" w:rsidRPr="006817CB" w:rsidRDefault="000810F8" w:rsidP="000810F8">
            <w:pPr>
              <w:pStyle w:val="NoSpacing"/>
              <w:rPr>
                <w:rFonts w:cstheme="minorHAnsi"/>
              </w:rPr>
            </w:pPr>
            <w:r w:rsidRPr="006817CB">
              <w:rPr>
                <w:rFonts w:cstheme="minorHAnsi"/>
              </w:rPr>
              <w:t>n included</w:t>
            </w:r>
          </w:p>
        </w:tc>
        <w:tc>
          <w:tcPr>
            <w:tcW w:w="0" w:type="auto"/>
            <w:tcBorders>
              <w:top w:val="single" w:sz="4" w:space="0" w:color="auto"/>
            </w:tcBorders>
            <w:hideMark/>
          </w:tcPr>
          <w:p w14:paraId="3B2E323E" w14:textId="77777777" w:rsidR="000810F8" w:rsidRPr="006817CB" w:rsidRDefault="000810F8" w:rsidP="000810F8">
            <w:pPr>
              <w:pStyle w:val="NoSpacing"/>
              <w:rPr>
                <w:rFonts w:cstheme="minorHAnsi"/>
              </w:rPr>
            </w:pPr>
            <w:r w:rsidRPr="006817CB">
              <w:rPr>
                <w:rFonts w:cstheme="minorHAnsi"/>
              </w:rPr>
              <w:t>306.00</w:t>
            </w:r>
          </w:p>
        </w:tc>
        <w:tc>
          <w:tcPr>
            <w:tcW w:w="1383" w:type="pct"/>
            <w:tcBorders>
              <w:top w:val="single" w:sz="4" w:space="0" w:color="auto"/>
            </w:tcBorders>
            <w:hideMark/>
          </w:tcPr>
          <w:p w14:paraId="764A3EB3" w14:textId="77777777" w:rsidR="000810F8" w:rsidRPr="006817CB" w:rsidRDefault="000810F8" w:rsidP="000810F8">
            <w:pPr>
              <w:pStyle w:val="NoSpacing"/>
              <w:rPr>
                <w:rFonts w:cstheme="minorHAnsi"/>
              </w:rPr>
            </w:pPr>
            <w:r w:rsidRPr="006817CB">
              <w:rPr>
                <w:rFonts w:cstheme="minorHAnsi"/>
              </w:rPr>
              <w:t>198.00</w:t>
            </w:r>
          </w:p>
        </w:tc>
        <w:tc>
          <w:tcPr>
            <w:tcW w:w="1394" w:type="pct"/>
            <w:tcBorders>
              <w:top w:val="single" w:sz="4" w:space="0" w:color="auto"/>
            </w:tcBorders>
            <w:hideMark/>
          </w:tcPr>
          <w:p w14:paraId="1954527D" w14:textId="77777777" w:rsidR="000810F8" w:rsidRPr="006817CB" w:rsidRDefault="000810F8" w:rsidP="000810F8">
            <w:pPr>
              <w:pStyle w:val="NoSpacing"/>
              <w:rPr>
                <w:rFonts w:cstheme="minorHAnsi"/>
              </w:rPr>
            </w:pPr>
            <w:r w:rsidRPr="006817CB">
              <w:rPr>
                <w:rFonts w:cstheme="minorHAnsi"/>
              </w:rPr>
              <w:t>237.00</w:t>
            </w:r>
          </w:p>
        </w:tc>
      </w:tr>
      <w:tr w:rsidR="00BA501F" w:rsidRPr="006817CB" w14:paraId="7E97CDE6" w14:textId="77777777" w:rsidTr="00BA501F">
        <w:tc>
          <w:tcPr>
            <w:tcW w:w="1588" w:type="pct"/>
            <w:hideMark/>
          </w:tcPr>
          <w:p w14:paraId="7435D0E8" w14:textId="77777777" w:rsidR="000810F8" w:rsidRPr="006817CB" w:rsidRDefault="000810F8" w:rsidP="000810F8">
            <w:pPr>
              <w:pStyle w:val="NoSpacing"/>
              <w:rPr>
                <w:rFonts w:cstheme="minorHAnsi"/>
              </w:rPr>
            </w:pPr>
            <w:r w:rsidRPr="006817CB">
              <w:rPr>
                <w:rFonts w:cstheme="minorHAnsi"/>
              </w:rPr>
              <w:t>Mean original ES</w:t>
            </w:r>
          </w:p>
        </w:tc>
        <w:tc>
          <w:tcPr>
            <w:tcW w:w="0" w:type="auto"/>
            <w:hideMark/>
          </w:tcPr>
          <w:p w14:paraId="4F9C4965" w14:textId="77777777" w:rsidR="000810F8" w:rsidRPr="006817CB" w:rsidRDefault="000810F8" w:rsidP="000810F8">
            <w:pPr>
              <w:pStyle w:val="NoSpacing"/>
              <w:rPr>
                <w:rFonts w:cstheme="minorHAnsi"/>
              </w:rPr>
            </w:pPr>
            <w:r w:rsidRPr="006817CB">
              <w:rPr>
                <w:rFonts w:cstheme="minorHAnsi"/>
              </w:rPr>
              <w:t>0.39</w:t>
            </w:r>
          </w:p>
        </w:tc>
        <w:tc>
          <w:tcPr>
            <w:tcW w:w="1383" w:type="pct"/>
            <w:hideMark/>
          </w:tcPr>
          <w:p w14:paraId="39B87DEF" w14:textId="77777777" w:rsidR="000810F8" w:rsidRPr="006817CB" w:rsidRDefault="000810F8" w:rsidP="000810F8">
            <w:pPr>
              <w:pStyle w:val="NoSpacing"/>
              <w:rPr>
                <w:rFonts w:cstheme="minorHAnsi"/>
              </w:rPr>
            </w:pPr>
            <w:r w:rsidRPr="006817CB">
              <w:rPr>
                <w:rFonts w:cstheme="minorHAnsi"/>
              </w:rPr>
              <w:t>0.40</w:t>
            </w:r>
          </w:p>
        </w:tc>
        <w:tc>
          <w:tcPr>
            <w:tcW w:w="1394" w:type="pct"/>
            <w:hideMark/>
          </w:tcPr>
          <w:p w14:paraId="75C41648" w14:textId="77777777" w:rsidR="000810F8" w:rsidRPr="006817CB" w:rsidRDefault="000810F8" w:rsidP="000810F8">
            <w:pPr>
              <w:pStyle w:val="NoSpacing"/>
              <w:rPr>
                <w:rFonts w:cstheme="minorHAnsi"/>
              </w:rPr>
            </w:pPr>
            <w:r w:rsidRPr="006817CB">
              <w:rPr>
                <w:rFonts w:cstheme="minorHAnsi"/>
              </w:rPr>
              <w:t>0.41</w:t>
            </w:r>
          </w:p>
        </w:tc>
      </w:tr>
      <w:tr w:rsidR="00BA501F" w:rsidRPr="006817CB" w14:paraId="090880D4" w14:textId="77777777" w:rsidTr="00BA501F">
        <w:tc>
          <w:tcPr>
            <w:tcW w:w="1588" w:type="pct"/>
            <w:hideMark/>
          </w:tcPr>
          <w:p w14:paraId="20C2F99A" w14:textId="77777777" w:rsidR="000810F8" w:rsidRPr="006817CB" w:rsidRDefault="000810F8" w:rsidP="000810F8">
            <w:pPr>
              <w:pStyle w:val="NoSpacing"/>
              <w:rPr>
                <w:rFonts w:cstheme="minorHAnsi"/>
              </w:rPr>
            </w:pPr>
            <w:r w:rsidRPr="006817CB">
              <w:rPr>
                <w:rFonts w:cstheme="minorHAnsi"/>
              </w:rPr>
              <w:t>Median original ES</w:t>
            </w:r>
          </w:p>
        </w:tc>
        <w:tc>
          <w:tcPr>
            <w:tcW w:w="0" w:type="auto"/>
            <w:hideMark/>
          </w:tcPr>
          <w:p w14:paraId="72EE44F6" w14:textId="77777777" w:rsidR="000810F8" w:rsidRPr="006817CB" w:rsidRDefault="000810F8" w:rsidP="000810F8">
            <w:pPr>
              <w:pStyle w:val="NoSpacing"/>
              <w:rPr>
                <w:rFonts w:cstheme="minorHAnsi"/>
              </w:rPr>
            </w:pPr>
            <w:r w:rsidRPr="006817CB">
              <w:rPr>
                <w:rFonts w:cstheme="minorHAnsi"/>
              </w:rPr>
              <w:t>0.33</w:t>
            </w:r>
          </w:p>
        </w:tc>
        <w:tc>
          <w:tcPr>
            <w:tcW w:w="1383" w:type="pct"/>
            <w:hideMark/>
          </w:tcPr>
          <w:p w14:paraId="39D87E2A" w14:textId="77777777" w:rsidR="000810F8" w:rsidRPr="006817CB" w:rsidRDefault="000810F8" w:rsidP="000810F8">
            <w:pPr>
              <w:pStyle w:val="NoSpacing"/>
              <w:rPr>
                <w:rFonts w:cstheme="minorHAnsi"/>
              </w:rPr>
            </w:pPr>
            <w:r w:rsidRPr="006817CB">
              <w:rPr>
                <w:rFonts w:cstheme="minorHAnsi"/>
              </w:rPr>
              <w:t>0.35</w:t>
            </w:r>
          </w:p>
        </w:tc>
        <w:tc>
          <w:tcPr>
            <w:tcW w:w="1394" w:type="pct"/>
            <w:hideMark/>
          </w:tcPr>
          <w:p w14:paraId="416CE135"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27C7192C" w14:textId="77777777" w:rsidTr="00BA501F">
        <w:tc>
          <w:tcPr>
            <w:tcW w:w="1588" w:type="pct"/>
            <w:hideMark/>
          </w:tcPr>
          <w:p w14:paraId="2642FEF0" w14:textId="77777777" w:rsidR="000810F8" w:rsidRPr="006817CB" w:rsidRDefault="000810F8" w:rsidP="000810F8">
            <w:pPr>
              <w:pStyle w:val="NoSpacing"/>
              <w:rPr>
                <w:rFonts w:cstheme="minorHAnsi"/>
              </w:rPr>
            </w:pPr>
            <w:r w:rsidRPr="006817CB">
              <w:rPr>
                <w:rFonts w:cstheme="minorHAnsi"/>
              </w:rPr>
              <w:t>Mean replication ES</w:t>
            </w:r>
          </w:p>
        </w:tc>
        <w:tc>
          <w:tcPr>
            <w:tcW w:w="0" w:type="auto"/>
            <w:hideMark/>
          </w:tcPr>
          <w:p w14:paraId="733B0052" w14:textId="77777777" w:rsidR="000810F8" w:rsidRPr="006817CB" w:rsidRDefault="000810F8" w:rsidP="000810F8">
            <w:pPr>
              <w:pStyle w:val="NoSpacing"/>
              <w:rPr>
                <w:rFonts w:cstheme="minorHAnsi"/>
              </w:rPr>
            </w:pPr>
            <w:r w:rsidRPr="006817CB">
              <w:rPr>
                <w:rFonts w:cstheme="minorHAnsi"/>
              </w:rPr>
              <w:t>0.27</w:t>
            </w:r>
          </w:p>
        </w:tc>
        <w:tc>
          <w:tcPr>
            <w:tcW w:w="1383" w:type="pct"/>
            <w:hideMark/>
          </w:tcPr>
          <w:p w14:paraId="39884067" w14:textId="77777777" w:rsidR="000810F8" w:rsidRPr="006817CB" w:rsidRDefault="000810F8" w:rsidP="000810F8">
            <w:pPr>
              <w:pStyle w:val="NoSpacing"/>
              <w:rPr>
                <w:rFonts w:cstheme="minorHAnsi"/>
              </w:rPr>
            </w:pPr>
            <w:r w:rsidRPr="006817CB">
              <w:rPr>
                <w:rFonts w:cstheme="minorHAnsi"/>
              </w:rPr>
              <w:t>0.39</w:t>
            </w:r>
          </w:p>
        </w:tc>
        <w:tc>
          <w:tcPr>
            <w:tcW w:w="1394" w:type="pct"/>
            <w:hideMark/>
          </w:tcPr>
          <w:p w14:paraId="3B1B7793"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4131EB3D" w14:textId="77777777" w:rsidTr="00BA501F">
        <w:tc>
          <w:tcPr>
            <w:tcW w:w="1588" w:type="pct"/>
            <w:hideMark/>
          </w:tcPr>
          <w:p w14:paraId="1C1D6D80" w14:textId="5A41184D" w:rsidR="000810F8" w:rsidRPr="006817CB" w:rsidRDefault="000810F8" w:rsidP="000810F8">
            <w:pPr>
              <w:pStyle w:val="NoSpacing"/>
              <w:rPr>
                <w:rFonts w:cstheme="minorHAnsi"/>
              </w:rPr>
            </w:pPr>
            <w:r w:rsidRPr="006817CB">
              <w:rPr>
                <w:rFonts w:cstheme="minorHAnsi"/>
              </w:rPr>
              <w:t xml:space="preserve">Median </w:t>
            </w:r>
            <w:r w:rsidR="007C6BF6" w:rsidRPr="006817CB">
              <w:rPr>
                <w:rFonts w:cstheme="minorHAnsi"/>
              </w:rPr>
              <w:t>replication</w:t>
            </w:r>
            <w:r w:rsidRPr="006817CB">
              <w:rPr>
                <w:rFonts w:cstheme="minorHAnsi"/>
              </w:rPr>
              <w:t xml:space="preserve"> ES</w:t>
            </w:r>
          </w:p>
        </w:tc>
        <w:tc>
          <w:tcPr>
            <w:tcW w:w="0" w:type="auto"/>
            <w:hideMark/>
          </w:tcPr>
          <w:p w14:paraId="2FFE8A0A" w14:textId="77777777" w:rsidR="000810F8" w:rsidRPr="006817CB" w:rsidRDefault="000810F8" w:rsidP="000810F8">
            <w:pPr>
              <w:pStyle w:val="NoSpacing"/>
              <w:rPr>
                <w:rFonts w:cstheme="minorHAnsi"/>
              </w:rPr>
            </w:pPr>
            <w:r w:rsidRPr="006817CB">
              <w:rPr>
                <w:rFonts w:cstheme="minorHAnsi"/>
              </w:rPr>
              <w:t>0.22</w:t>
            </w:r>
          </w:p>
        </w:tc>
        <w:tc>
          <w:tcPr>
            <w:tcW w:w="1383" w:type="pct"/>
            <w:hideMark/>
          </w:tcPr>
          <w:p w14:paraId="5302607F" w14:textId="77777777" w:rsidR="000810F8" w:rsidRPr="006817CB" w:rsidRDefault="000810F8" w:rsidP="000810F8">
            <w:pPr>
              <w:pStyle w:val="NoSpacing"/>
              <w:rPr>
                <w:rFonts w:cstheme="minorHAnsi"/>
              </w:rPr>
            </w:pPr>
            <w:r w:rsidRPr="006817CB">
              <w:rPr>
                <w:rFonts w:cstheme="minorHAnsi"/>
              </w:rPr>
              <w:t>0.33</w:t>
            </w:r>
          </w:p>
        </w:tc>
        <w:tc>
          <w:tcPr>
            <w:tcW w:w="1394" w:type="pct"/>
            <w:hideMark/>
          </w:tcPr>
          <w:p w14:paraId="1D3CD130" w14:textId="77777777" w:rsidR="000810F8" w:rsidRPr="006817CB" w:rsidRDefault="000810F8" w:rsidP="000810F8">
            <w:pPr>
              <w:pStyle w:val="NoSpacing"/>
              <w:rPr>
                <w:rFonts w:cstheme="minorHAnsi"/>
              </w:rPr>
            </w:pPr>
            <w:r w:rsidRPr="006817CB">
              <w:rPr>
                <w:rFonts w:cstheme="minorHAnsi"/>
              </w:rPr>
              <w:t>0.30</w:t>
            </w:r>
          </w:p>
        </w:tc>
      </w:tr>
      <w:tr w:rsidR="00BA501F" w:rsidRPr="006817CB" w14:paraId="7CB37903" w14:textId="77777777" w:rsidTr="00BA501F">
        <w:tc>
          <w:tcPr>
            <w:tcW w:w="1588" w:type="pct"/>
            <w:hideMark/>
          </w:tcPr>
          <w:p w14:paraId="331A63F8" w14:textId="77777777" w:rsidR="000810F8" w:rsidRPr="006817CB" w:rsidRDefault="000810F8" w:rsidP="000810F8">
            <w:pPr>
              <w:pStyle w:val="NoSpacing"/>
              <w:rPr>
                <w:rFonts w:cstheme="minorHAnsi"/>
              </w:rPr>
            </w:pPr>
            <w:r w:rsidRPr="006817CB">
              <w:rPr>
                <w:rFonts w:cstheme="minorHAnsi"/>
              </w:rPr>
              <w:t>Mean ES difference</w:t>
            </w:r>
          </w:p>
        </w:tc>
        <w:tc>
          <w:tcPr>
            <w:tcW w:w="0" w:type="auto"/>
            <w:hideMark/>
          </w:tcPr>
          <w:p w14:paraId="1679EEA6" w14:textId="77777777" w:rsidR="000810F8" w:rsidRPr="006817CB" w:rsidRDefault="000810F8" w:rsidP="000810F8">
            <w:pPr>
              <w:pStyle w:val="NoSpacing"/>
              <w:rPr>
                <w:rFonts w:cstheme="minorHAnsi"/>
              </w:rPr>
            </w:pPr>
            <w:r w:rsidRPr="006817CB">
              <w:rPr>
                <w:rFonts w:cstheme="minorHAnsi"/>
              </w:rPr>
              <w:t>-0.13</w:t>
            </w:r>
          </w:p>
        </w:tc>
        <w:tc>
          <w:tcPr>
            <w:tcW w:w="1383" w:type="pct"/>
            <w:hideMark/>
          </w:tcPr>
          <w:p w14:paraId="5EC509B4" w14:textId="77777777" w:rsidR="000810F8" w:rsidRPr="006817CB" w:rsidRDefault="000810F8" w:rsidP="000810F8">
            <w:pPr>
              <w:pStyle w:val="NoSpacing"/>
              <w:rPr>
                <w:rFonts w:cstheme="minorHAnsi"/>
              </w:rPr>
            </w:pPr>
            <w:r w:rsidRPr="006817CB">
              <w:rPr>
                <w:rFonts w:cstheme="minorHAnsi"/>
              </w:rPr>
              <w:t>-0.02</w:t>
            </w:r>
          </w:p>
        </w:tc>
        <w:tc>
          <w:tcPr>
            <w:tcW w:w="1394" w:type="pct"/>
            <w:hideMark/>
          </w:tcPr>
          <w:p w14:paraId="48122F75"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125B562B" w14:textId="77777777" w:rsidTr="00BA501F">
        <w:tc>
          <w:tcPr>
            <w:tcW w:w="1588" w:type="pct"/>
            <w:hideMark/>
          </w:tcPr>
          <w:p w14:paraId="0C365C4F" w14:textId="77777777" w:rsidR="000810F8" w:rsidRPr="006817CB" w:rsidRDefault="000810F8" w:rsidP="000810F8">
            <w:pPr>
              <w:pStyle w:val="NoSpacing"/>
              <w:rPr>
                <w:rFonts w:cstheme="minorHAnsi"/>
              </w:rPr>
            </w:pPr>
            <w:r w:rsidRPr="006817CB">
              <w:rPr>
                <w:rFonts w:cstheme="minorHAnsi"/>
              </w:rPr>
              <w:t>Median ES difference</w:t>
            </w:r>
          </w:p>
        </w:tc>
        <w:tc>
          <w:tcPr>
            <w:tcW w:w="0" w:type="auto"/>
            <w:hideMark/>
          </w:tcPr>
          <w:p w14:paraId="1C7FEBB0" w14:textId="77777777" w:rsidR="000810F8" w:rsidRPr="006817CB" w:rsidRDefault="000810F8" w:rsidP="000810F8">
            <w:pPr>
              <w:pStyle w:val="NoSpacing"/>
              <w:rPr>
                <w:rFonts w:cstheme="minorHAnsi"/>
              </w:rPr>
            </w:pPr>
            <w:r w:rsidRPr="006817CB">
              <w:rPr>
                <w:rFonts w:cstheme="minorHAnsi"/>
              </w:rPr>
              <w:t>-0.11</w:t>
            </w:r>
          </w:p>
        </w:tc>
        <w:tc>
          <w:tcPr>
            <w:tcW w:w="1383" w:type="pct"/>
            <w:hideMark/>
          </w:tcPr>
          <w:p w14:paraId="7281801F" w14:textId="77777777" w:rsidR="000810F8" w:rsidRPr="006817CB" w:rsidRDefault="000810F8" w:rsidP="000810F8">
            <w:pPr>
              <w:pStyle w:val="NoSpacing"/>
              <w:rPr>
                <w:rFonts w:cstheme="minorHAnsi"/>
              </w:rPr>
            </w:pPr>
            <w:r w:rsidRPr="006817CB">
              <w:rPr>
                <w:rFonts w:cstheme="minorHAnsi"/>
              </w:rPr>
              <w:t>-0.03</w:t>
            </w:r>
          </w:p>
        </w:tc>
        <w:tc>
          <w:tcPr>
            <w:tcW w:w="1394" w:type="pct"/>
            <w:hideMark/>
          </w:tcPr>
          <w:p w14:paraId="6D1D2683" w14:textId="77777777" w:rsidR="000810F8" w:rsidRPr="006817CB" w:rsidRDefault="000810F8" w:rsidP="000810F8">
            <w:pPr>
              <w:pStyle w:val="NoSpacing"/>
              <w:rPr>
                <w:rFonts w:cstheme="minorHAnsi"/>
              </w:rPr>
            </w:pPr>
            <w:r w:rsidRPr="006817CB">
              <w:rPr>
                <w:rFonts w:cstheme="minorHAnsi"/>
              </w:rPr>
              <w:t>-0.06</w:t>
            </w:r>
          </w:p>
        </w:tc>
      </w:tr>
      <w:tr w:rsidR="00BA501F" w:rsidRPr="006817CB" w14:paraId="5718FD4E" w14:textId="77777777" w:rsidTr="00BA501F">
        <w:tc>
          <w:tcPr>
            <w:tcW w:w="1588" w:type="pct"/>
            <w:hideMark/>
          </w:tcPr>
          <w:p w14:paraId="55057CB9" w14:textId="77777777" w:rsidR="000810F8" w:rsidRPr="006817CB" w:rsidRDefault="000810F8" w:rsidP="000810F8">
            <w:pPr>
              <w:pStyle w:val="NoSpacing"/>
              <w:rPr>
                <w:rFonts w:cstheme="minorHAnsi"/>
              </w:rPr>
            </w:pPr>
            <w:r w:rsidRPr="006817CB">
              <w:rPr>
                <w:rFonts w:cstheme="minorHAnsi"/>
              </w:rPr>
              <w:t>SD difference</w:t>
            </w:r>
          </w:p>
        </w:tc>
        <w:tc>
          <w:tcPr>
            <w:tcW w:w="0" w:type="auto"/>
            <w:hideMark/>
          </w:tcPr>
          <w:p w14:paraId="4E8E9B86" w14:textId="77777777" w:rsidR="000810F8" w:rsidRPr="006817CB" w:rsidRDefault="000810F8" w:rsidP="000810F8">
            <w:pPr>
              <w:pStyle w:val="NoSpacing"/>
              <w:rPr>
                <w:rFonts w:cstheme="minorHAnsi"/>
              </w:rPr>
            </w:pPr>
            <w:r w:rsidRPr="006817CB">
              <w:rPr>
                <w:rFonts w:cstheme="minorHAnsi"/>
              </w:rPr>
              <w:t>0.25</w:t>
            </w:r>
          </w:p>
        </w:tc>
        <w:tc>
          <w:tcPr>
            <w:tcW w:w="1383" w:type="pct"/>
            <w:hideMark/>
          </w:tcPr>
          <w:p w14:paraId="4FF1471C" w14:textId="77777777" w:rsidR="000810F8" w:rsidRPr="006817CB" w:rsidRDefault="000810F8" w:rsidP="000810F8">
            <w:pPr>
              <w:pStyle w:val="NoSpacing"/>
              <w:rPr>
                <w:rFonts w:cstheme="minorHAnsi"/>
              </w:rPr>
            </w:pPr>
            <w:r w:rsidRPr="006817CB">
              <w:rPr>
                <w:rFonts w:cstheme="minorHAnsi"/>
              </w:rPr>
              <w:t>0.20</w:t>
            </w:r>
          </w:p>
        </w:tc>
        <w:tc>
          <w:tcPr>
            <w:tcW w:w="1394" w:type="pct"/>
            <w:hideMark/>
          </w:tcPr>
          <w:p w14:paraId="7641D86E" w14:textId="77777777" w:rsidR="000810F8" w:rsidRPr="006817CB" w:rsidRDefault="000810F8" w:rsidP="000810F8">
            <w:pPr>
              <w:pStyle w:val="NoSpacing"/>
              <w:rPr>
                <w:rFonts w:cstheme="minorHAnsi"/>
              </w:rPr>
            </w:pPr>
            <w:r w:rsidRPr="006817CB">
              <w:rPr>
                <w:rFonts w:cstheme="minorHAnsi"/>
              </w:rPr>
              <w:t>0.24</w:t>
            </w:r>
          </w:p>
        </w:tc>
      </w:tr>
      <w:tr w:rsidR="00BA501F" w:rsidRPr="006817CB" w14:paraId="78AD91D7" w14:textId="77777777" w:rsidTr="00BA501F">
        <w:tc>
          <w:tcPr>
            <w:tcW w:w="1588" w:type="pct"/>
            <w:hideMark/>
          </w:tcPr>
          <w:p w14:paraId="74BA7139" w14:textId="77777777" w:rsidR="000810F8" w:rsidRPr="006817CB" w:rsidRDefault="000810F8" w:rsidP="000810F8">
            <w:pPr>
              <w:pStyle w:val="NoSpacing"/>
              <w:rPr>
                <w:rFonts w:cstheme="minorHAnsi"/>
              </w:rPr>
            </w:pPr>
            <w:r w:rsidRPr="006817CB">
              <w:rPr>
                <w:rFonts w:cstheme="minorHAnsi"/>
              </w:rPr>
              <w:t>Mean proportion change</w:t>
            </w:r>
          </w:p>
        </w:tc>
        <w:tc>
          <w:tcPr>
            <w:tcW w:w="0" w:type="auto"/>
            <w:hideMark/>
          </w:tcPr>
          <w:p w14:paraId="2F969A62" w14:textId="77777777" w:rsidR="000810F8" w:rsidRPr="006817CB" w:rsidRDefault="000810F8" w:rsidP="000810F8">
            <w:pPr>
              <w:pStyle w:val="NoSpacing"/>
              <w:rPr>
                <w:rFonts w:cstheme="minorHAnsi"/>
              </w:rPr>
            </w:pPr>
            <w:r w:rsidRPr="006817CB">
              <w:rPr>
                <w:rFonts w:cstheme="minorHAnsi"/>
              </w:rPr>
              <w:t>-0.28</w:t>
            </w:r>
          </w:p>
        </w:tc>
        <w:tc>
          <w:tcPr>
            <w:tcW w:w="1383" w:type="pct"/>
            <w:hideMark/>
          </w:tcPr>
          <w:p w14:paraId="3FAD730D" w14:textId="77777777" w:rsidR="000810F8" w:rsidRPr="006817CB" w:rsidRDefault="000810F8" w:rsidP="000810F8">
            <w:pPr>
              <w:pStyle w:val="NoSpacing"/>
              <w:rPr>
                <w:rFonts w:cstheme="minorHAnsi"/>
              </w:rPr>
            </w:pPr>
            <w:r w:rsidRPr="006817CB">
              <w:rPr>
                <w:rFonts w:cstheme="minorHAnsi"/>
              </w:rPr>
              <w:t>0.04</w:t>
            </w:r>
          </w:p>
        </w:tc>
        <w:tc>
          <w:tcPr>
            <w:tcW w:w="1394" w:type="pct"/>
            <w:hideMark/>
          </w:tcPr>
          <w:p w14:paraId="7C237E34"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20D4ACDD" w14:textId="77777777" w:rsidTr="00BA501F">
        <w:tc>
          <w:tcPr>
            <w:tcW w:w="1588" w:type="pct"/>
            <w:tcBorders>
              <w:bottom w:val="single" w:sz="4" w:space="0" w:color="auto"/>
            </w:tcBorders>
            <w:hideMark/>
          </w:tcPr>
          <w:p w14:paraId="35C0D62C" w14:textId="77777777" w:rsidR="000810F8" w:rsidRPr="006817CB" w:rsidRDefault="000810F8" w:rsidP="000810F8">
            <w:pPr>
              <w:pStyle w:val="NoSpacing"/>
              <w:rPr>
                <w:rFonts w:cstheme="minorHAnsi"/>
              </w:rPr>
            </w:pPr>
            <w:r w:rsidRPr="006817CB">
              <w:rPr>
                <w:rFonts w:cstheme="minorHAnsi"/>
              </w:rPr>
              <w:t>Median proportion change</w:t>
            </w:r>
          </w:p>
        </w:tc>
        <w:tc>
          <w:tcPr>
            <w:tcW w:w="0" w:type="auto"/>
            <w:tcBorders>
              <w:bottom w:val="single" w:sz="4" w:space="0" w:color="auto"/>
            </w:tcBorders>
            <w:hideMark/>
          </w:tcPr>
          <w:p w14:paraId="41E53392" w14:textId="77777777" w:rsidR="000810F8" w:rsidRPr="006817CB" w:rsidRDefault="000810F8" w:rsidP="000810F8">
            <w:pPr>
              <w:pStyle w:val="NoSpacing"/>
              <w:rPr>
                <w:rFonts w:cstheme="minorHAnsi"/>
              </w:rPr>
            </w:pPr>
            <w:r w:rsidRPr="006817CB">
              <w:rPr>
                <w:rFonts w:cstheme="minorHAnsi"/>
              </w:rPr>
              <w:t>-0.34</w:t>
            </w:r>
          </w:p>
        </w:tc>
        <w:tc>
          <w:tcPr>
            <w:tcW w:w="1383" w:type="pct"/>
            <w:tcBorders>
              <w:bottom w:val="single" w:sz="4" w:space="0" w:color="auto"/>
            </w:tcBorders>
            <w:hideMark/>
          </w:tcPr>
          <w:p w14:paraId="10F83CDC" w14:textId="77777777" w:rsidR="000810F8" w:rsidRPr="006817CB" w:rsidRDefault="000810F8" w:rsidP="000810F8">
            <w:pPr>
              <w:pStyle w:val="NoSpacing"/>
              <w:rPr>
                <w:rFonts w:cstheme="minorHAnsi"/>
              </w:rPr>
            </w:pPr>
            <w:r w:rsidRPr="006817CB">
              <w:rPr>
                <w:rFonts w:cstheme="minorHAnsi"/>
              </w:rPr>
              <w:t>-0.07</w:t>
            </w:r>
          </w:p>
        </w:tc>
        <w:tc>
          <w:tcPr>
            <w:tcW w:w="1394" w:type="pct"/>
            <w:tcBorders>
              <w:bottom w:val="single" w:sz="4" w:space="0" w:color="auto"/>
            </w:tcBorders>
            <w:hideMark/>
          </w:tcPr>
          <w:p w14:paraId="1E438F14" w14:textId="77777777" w:rsidR="000810F8" w:rsidRPr="006817CB" w:rsidRDefault="000810F8" w:rsidP="000810F8">
            <w:pPr>
              <w:pStyle w:val="NoSpacing"/>
              <w:rPr>
                <w:rFonts w:cstheme="minorHAnsi"/>
              </w:rPr>
            </w:pPr>
            <w:r w:rsidRPr="006817CB">
              <w:rPr>
                <w:rFonts w:cstheme="minorHAnsi"/>
              </w:rPr>
              <w:t>-0.17</w:t>
            </w:r>
          </w:p>
        </w:tc>
      </w:tr>
    </w:tbl>
    <w:p w14:paraId="7B0F2DAF" w14:textId="77777777" w:rsidR="00E6538F" w:rsidRPr="00F2034D" w:rsidRDefault="00E6538F" w:rsidP="00E6538F">
      <w:pPr>
        <w:pStyle w:val="BodyText"/>
        <w:rPr>
          <w:rFonts w:cstheme="minorHAnsi"/>
          <w:color w:val="767171" w:themeColor="background2" w:themeShade="80"/>
        </w:rPr>
      </w:pPr>
      <w:bookmarkStart w:id="13" w:name="results"/>
      <w:bookmarkStart w:id="14" w:name="analysis-1-multilevel-random-effects-met"/>
      <w:bookmarkEnd w:id="13"/>
      <w:bookmarkEnd w:id="14"/>
    </w:p>
    <w:p w14:paraId="660B40AA" w14:textId="4028DF66" w:rsidR="000810F8" w:rsidRPr="00955237" w:rsidRDefault="000810F8" w:rsidP="000810F8">
      <w:pPr>
        <w:pStyle w:val="Heading4"/>
        <w:rPr>
          <w:rFonts w:asciiTheme="minorHAnsi" w:hAnsiTheme="minorHAnsi" w:cstheme="minorHAnsi"/>
          <w:sz w:val="24"/>
          <w:szCs w:val="24"/>
        </w:rPr>
      </w:pPr>
      <w:r w:rsidRPr="00955237">
        <w:rPr>
          <w:rFonts w:asciiTheme="minorHAnsi" w:hAnsiTheme="minorHAnsi" w:cstheme="minorHAnsi"/>
          <w:sz w:val="24"/>
          <w:szCs w:val="24"/>
        </w:rPr>
        <w:t>Analysis 1: Multilevel random effects meta-analysis results</w:t>
      </w:r>
      <w:r w:rsidR="00E6538F" w:rsidRPr="00955237">
        <w:rPr>
          <w:rFonts w:asciiTheme="minorHAnsi" w:hAnsiTheme="minorHAnsi" w:cstheme="minorHAnsi"/>
          <w:sz w:val="24"/>
          <w:szCs w:val="24"/>
        </w:rPr>
        <w:t>.</w:t>
      </w:r>
    </w:p>
    <w:p w14:paraId="4D1211C8" w14:textId="3DD1D402" w:rsidR="00631E30" w:rsidRPr="00631E30" w:rsidRDefault="00631E30" w:rsidP="00F2034D">
      <w:pPr>
        <w:pStyle w:val="BodyText"/>
        <w:rPr>
          <w:lang w:val="en-US"/>
        </w:rPr>
      </w:pPr>
      <w:r w:rsidRPr="00F2034D">
        <w:rPr>
          <w:lang w:val="en-US"/>
        </w:rPr>
        <w:t xml:space="preserve">The random effects meta-analysis including all data estimated a </w:t>
      </w:r>
      <w:r w:rsidRPr="00955237">
        <w:rPr>
          <w:i/>
          <w:iCs/>
          <w:lang w:val="en-US"/>
        </w:rPr>
        <w:t>r</w:t>
      </w:r>
      <w:r w:rsidRPr="00F2034D">
        <w:rPr>
          <w:lang w:val="en-US"/>
        </w:rPr>
        <w:t xml:space="preserve"> = -0.14 (95% CI [-0.2, -0.07]) decrease </w:t>
      </w:r>
      <w:r w:rsidRPr="00631E30">
        <w:rPr>
          <w:lang w:val="en-US"/>
        </w:rPr>
        <w:t xml:space="preserve">in effect sizes from the original to replication studies. This represents a decrease equivalent to 34% (95% CI [51%, 17%]) of the mean effect size in the original studies (a Fisher </w:t>
      </w:r>
      <w:r w:rsidR="00792338">
        <w:rPr>
          <w:lang w:val="en-US"/>
        </w:rPr>
        <w:t>z-</w:t>
      </w:r>
      <w:r w:rsidRPr="00631E30">
        <w:rPr>
          <w:lang w:val="en-US"/>
        </w:rPr>
        <w:t>transformed correlation coefficient equivalent to a correlation of 0.37).</w:t>
      </w:r>
    </w:p>
    <w:p w14:paraId="4940FF32" w14:textId="105A0D4B" w:rsidR="00631E30" w:rsidRPr="00631E30" w:rsidRDefault="00792338" w:rsidP="00F2034D">
      <w:pPr>
        <w:pStyle w:val="BodyText"/>
        <w:rPr>
          <w:lang w:val="en-US"/>
        </w:rPr>
      </w:pPr>
      <w:r>
        <w:rPr>
          <w:lang w:val="en-US"/>
        </w:rPr>
        <w:t xml:space="preserve">Greater </w:t>
      </w:r>
      <w:r w:rsidR="00631E30" w:rsidRPr="00631E30">
        <w:rPr>
          <w:lang w:val="en-US"/>
        </w:rPr>
        <w:t>variance was attributable to the article and effect level than to the project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article</m:t>
            </m:r>
          </m:sub>
        </m:sSub>
      </m:oMath>
      <w:r w:rsidR="00631E30" w:rsidRPr="00631E30">
        <w:rPr>
          <w:lang w:val="en-US"/>
        </w:rPr>
        <w:t xml:space="preserve"> = 0.128,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effect</m:t>
            </m:r>
          </m:sub>
        </m:sSub>
      </m:oMath>
      <w:r w:rsidR="00631E30" w:rsidRPr="00631E30">
        <w:rPr>
          <w:lang w:val="en-US"/>
        </w:rPr>
        <w:t xml:space="preserve"> = 0.11</w:t>
      </w:r>
      <w:r w:rsidR="001C7DC7">
        <w:rPr>
          <w:lang w:val="en-US"/>
        </w:rPr>
        <w:t>0</w:t>
      </w:r>
      <w:r w:rsidR="00631E30" w:rsidRPr="00631E30">
        <w:rPr>
          <w:lang w:val="en-US"/>
        </w:rPr>
        <w:t xml:space="preserve">, compared to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project</m:t>
            </m:r>
          </m:sub>
        </m:sSub>
      </m:oMath>
      <w:r w:rsidR="00631E30" w:rsidRPr="00631E30">
        <w:rPr>
          <w:lang w:val="en-US"/>
        </w:rPr>
        <w:t xml:space="preserve"> = 0.088), representing an intraclass correlation (ICC) for the project of 0.215. There was a large amount of unexplained heterogeneity, QE(305) = 3531.9, p &lt; .001, </w:t>
      </w:r>
      <m:oMath>
        <m:sSup>
          <m:sSupPr>
            <m:ctrlPr>
              <w:rPr>
                <w:rFonts w:ascii="Cambria Math" w:hAnsi="Cambria Math"/>
                <w:lang w:val="en-US"/>
              </w:rPr>
            </m:ctrlPr>
          </m:sSupPr>
          <m:e>
            <m:r>
              <w:rPr>
                <w:rFonts w:ascii="Cambria Math" w:hAnsi="Cambria Math"/>
                <w:lang w:val="en-US"/>
              </w:rPr>
              <m:t>I</m:t>
            </m:r>
          </m:e>
          <m:sup>
            <m:r>
              <w:rPr>
                <w:rFonts w:ascii="Cambria Math" w:hAnsi="Cambria Math"/>
                <w:lang w:val="en-US"/>
              </w:rPr>
              <m:t>2</m:t>
            </m:r>
          </m:sup>
        </m:sSup>
      </m:oMath>
      <w:r w:rsidR="00631E30" w:rsidRPr="00631E30">
        <w:rPr>
          <w:lang w:val="en-US"/>
        </w:rPr>
        <w:t xml:space="preserve"> = 92.585 (calculated</w:t>
      </w:r>
      <w:r w:rsidR="005E0675" w:rsidRPr="005E0675">
        <w:t xml:space="preserve"> </w:t>
      </w:r>
      <w:r w:rsidR="005E0675" w:rsidRPr="005E0675">
        <w:rPr>
          <w:lang w:val="en-US"/>
        </w:rPr>
        <w:t>Nakagawa &amp; Santos, 2012</w:t>
      </w:r>
      <w:r w:rsidR="000821FB">
        <w:rPr>
          <w:lang w:val="en-US"/>
        </w:rPr>
        <w:fldChar w:fldCharType="begin"/>
      </w:r>
      <w:r w:rsidR="005E0675">
        <w:rPr>
          <w:lang w:val="en-US"/>
        </w:rPr>
        <w:instrText xml:space="preserve"> ADDIN EN.CITE &lt;EndNote&gt;&lt;Cite Hidden="1"&gt;&lt;Author&gt;Nakagawa&lt;/Author&gt;&lt;Year&gt;2012&lt;/Year&gt;&lt;RecNum&gt;1023&lt;/RecNum&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0821FB">
        <w:rPr>
          <w:lang w:val="en-US"/>
        </w:rPr>
        <w:fldChar w:fldCharType="end"/>
      </w:r>
      <w:r w:rsidR="00631E30" w:rsidRPr="00631E30">
        <w:rPr>
          <w:lang w:val="en-US"/>
        </w:rPr>
        <w:t>), suggesting that 93% of variance in effect sizes was due to heterogeneity (i.e., variance in the true effect size differences), while the remaining 7% was attributable to sampling variance.</w:t>
      </w:r>
    </w:p>
    <w:p w14:paraId="322AF95C" w14:textId="2BFFDDF3" w:rsidR="007A3C3A" w:rsidRPr="00F2034D" w:rsidRDefault="007A3C3A">
      <w:pPr>
        <w:rPr>
          <w:rFonts w:cstheme="minorHAnsi"/>
          <w:color w:val="767171" w:themeColor="background2" w:themeShade="80"/>
          <w:sz w:val="24"/>
        </w:rPr>
      </w:pPr>
      <w:r w:rsidRPr="00F2034D">
        <w:rPr>
          <w:rFonts w:cstheme="minorHAnsi"/>
          <w:color w:val="767171" w:themeColor="background2" w:themeShade="80"/>
        </w:rPr>
        <w:br w:type="page"/>
      </w:r>
    </w:p>
    <w:p w14:paraId="2F07C204" w14:textId="632635D6" w:rsidR="000810F8" w:rsidRPr="00DB63E1" w:rsidRDefault="000810F8" w:rsidP="003870F2">
      <w:pPr>
        <w:pStyle w:val="BodyText"/>
        <w:ind w:firstLine="0"/>
        <w:rPr>
          <w:rFonts w:cstheme="minorHAnsi"/>
          <w:i/>
        </w:rPr>
      </w:pPr>
      <w:r w:rsidRPr="00DB63E1">
        <w:rPr>
          <w:rFonts w:cstheme="minorHAnsi"/>
        </w:rPr>
        <w:lastRenderedPageBreak/>
        <w:t xml:space="preserve">Table </w:t>
      </w:r>
      <w:r w:rsidR="001E01A7" w:rsidRPr="00DB63E1">
        <w:rPr>
          <w:rFonts w:cstheme="minorHAnsi"/>
        </w:rPr>
        <w:t>3</w:t>
      </w:r>
      <w:r w:rsidRPr="00DB63E1">
        <w:rPr>
          <w:rFonts w:cstheme="minorHAnsi"/>
        </w:rPr>
        <w:t xml:space="preserve">. </w:t>
      </w:r>
      <w:r w:rsidRPr="00DB63E1">
        <w:rPr>
          <w:rFonts w:cstheme="minorHAnsi"/>
          <w:i/>
        </w:rPr>
        <w:t>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0" w:type="pct"/>
        <w:tblLook w:val="07E0" w:firstRow="1" w:lastRow="1" w:firstColumn="1" w:lastColumn="1" w:noHBand="1" w:noVBand="1"/>
      </w:tblPr>
      <w:tblGrid>
        <w:gridCol w:w="998"/>
        <w:gridCol w:w="1081"/>
        <w:gridCol w:w="1130"/>
        <w:gridCol w:w="718"/>
        <w:gridCol w:w="766"/>
        <w:gridCol w:w="3077"/>
      </w:tblGrid>
      <w:tr w:rsidR="00BA501F" w:rsidRPr="00DB63E1" w14:paraId="67E7ED84" w14:textId="77777777" w:rsidTr="00BA501F">
        <w:tc>
          <w:tcPr>
            <w:tcW w:w="0" w:type="auto"/>
            <w:tcBorders>
              <w:top w:val="single" w:sz="4" w:space="0" w:color="auto"/>
              <w:left w:val="nil"/>
              <w:bottom w:val="single" w:sz="4" w:space="0" w:color="auto"/>
              <w:right w:val="nil"/>
            </w:tcBorders>
            <w:vAlign w:val="bottom"/>
            <w:hideMark/>
          </w:tcPr>
          <w:p w14:paraId="57AAE679" w14:textId="77777777" w:rsidR="000810F8" w:rsidRPr="00DB63E1" w:rsidRDefault="000810F8" w:rsidP="000810F8">
            <w:pPr>
              <w:pStyle w:val="NoSpacing"/>
              <w:rPr>
                <w:rFonts w:cstheme="minorHAnsi"/>
              </w:rPr>
            </w:pPr>
            <w:r w:rsidRPr="00DB63E1">
              <w:rPr>
                <w:rFonts w:cstheme="minorHAnsi"/>
              </w:rPr>
              <w:t>Estimate</w:t>
            </w:r>
          </w:p>
        </w:tc>
        <w:tc>
          <w:tcPr>
            <w:tcW w:w="0" w:type="auto"/>
            <w:tcBorders>
              <w:top w:val="single" w:sz="4" w:space="0" w:color="auto"/>
              <w:left w:val="nil"/>
              <w:bottom w:val="single" w:sz="4" w:space="0" w:color="auto"/>
              <w:right w:val="nil"/>
            </w:tcBorders>
            <w:vAlign w:val="bottom"/>
            <w:hideMark/>
          </w:tcPr>
          <w:p w14:paraId="525893B0" w14:textId="77777777" w:rsidR="000810F8" w:rsidRPr="00DB63E1" w:rsidRDefault="000810F8" w:rsidP="000810F8">
            <w:pPr>
              <w:pStyle w:val="NoSpacing"/>
              <w:rPr>
                <w:rFonts w:cstheme="minorHAnsi"/>
              </w:rPr>
            </w:pPr>
            <w:r w:rsidRPr="00DB63E1">
              <w:rPr>
                <w:rFonts w:cstheme="minorHAnsi"/>
              </w:rPr>
              <w:t>95% CI LB</w:t>
            </w:r>
          </w:p>
        </w:tc>
        <w:tc>
          <w:tcPr>
            <w:tcW w:w="0" w:type="auto"/>
            <w:tcBorders>
              <w:top w:val="single" w:sz="4" w:space="0" w:color="auto"/>
              <w:left w:val="nil"/>
              <w:bottom w:val="single" w:sz="4" w:space="0" w:color="auto"/>
              <w:right w:val="nil"/>
            </w:tcBorders>
            <w:vAlign w:val="bottom"/>
            <w:hideMark/>
          </w:tcPr>
          <w:p w14:paraId="2B2697B6" w14:textId="77777777" w:rsidR="000810F8" w:rsidRPr="00DB63E1" w:rsidRDefault="000810F8" w:rsidP="000810F8">
            <w:pPr>
              <w:pStyle w:val="NoSpacing"/>
              <w:rPr>
                <w:rFonts w:cstheme="minorHAnsi"/>
              </w:rPr>
            </w:pPr>
            <w:r w:rsidRPr="00DB63E1">
              <w:rPr>
                <w:rFonts w:cstheme="minorHAnsi"/>
              </w:rPr>
              <w:t>95% CI UB</w:t>
            </w:r>
          </w:p>
        </w:tc>
        <w:tc>
          <w:tcPr>
            <w:tcW w:w="0" w:type="auto"/>
            <w:tcBorders>
              <w:top w:val="single" w:sz="4" w:space="0" w:color="auto"/>
              <w:left w:val="nil"/>
              <w:bottom w:val="single" w:sz="4" w:space="0" w:color="auto"/>
              <w:right w:val="nil"/>
            </w:tcBorders>
            <w:vAlign w:val="bottom"/>
            <w:hideMark/>
          </w:tcPr>
          <w:p w14:paraId="0296F39E" w14:textId="77777777" w:rsidR="000810F8" w:rsidRPr="00DB63E1" w:rsidRDefault="000810F8" w:rsidP="000810F8">
            <w:pPr>
              <w:pStyle w:val="NoSpacing"/>
              <w:rPr>
                <w:rFonts w:cstheme="minorHAnsi"/>
              </w:rPr>
            </w:pPr>
            <w:r w:rsidRPr="00DB63E1">
              <w:rPr>
                <w:rFonts w:cstheme="minorHAnsi"/>
              </w:rPr>
              <w:t>SE</w:t>
            </w:r>
          </w:p>
        </w:tc>
        <w:tc>
          <w:tcPr>
            <w:tcW w:w="0" w:type="auto"/>
            <w:tcBorders>
              <w:top w:val="single" w:sz="4" w:space="0" w:color="auto"/>
              <w:left w:val="nil"/>
              <w:bottom w:val="single" w:sz="4" w:space="0" w:color="auto"/>
              <w:right w:val="nil"/>
            </w:tcBorders>
            <w:vAlign w:val="bottom"/>
            <w:hideMark/>
          </w:tcPr>
          <w:p w14:paraId="740CA759" w14:textId="77777777" w:rsidR="000810F8" w:rsidRPr="00DB63E1" w:rsidRDefault="000810F8" w:rsidP="000810F8">
            <w:pPr>
              <w:pStyle w:val="NoSpacing"/>
              <w:rPr>
                <w:rFonts w:cstheme="minorHAnsi"/>
              </w:rPr>
            </w:pPr>
            <w:r w:rsidRPr="00DB63E1">
              <w:rPr>
                <w:rFonts w:cstheme="minorHAnsi"/>
              </w:rPr>
              <w:t>p</w:t>
            </w:r>
          </w:p>
        </w:tc>
        <w:tc>
          <w:tcPr>
            <w:tcW w:w="0" w:type="auto"/>
            <w:tcBorders>
              <w:top w:val="single" w:sz="4" w:space="0" w:color="auto"/>
              <w:left w:val="nil"/>
              <w:bottom w:val="single" w:sz="4" w:space="0" w:color="auto"/>
              <w:right w:val="nil"/>
            </w:tcBorders>
            <w:vAlign w:val="bottom"/>
            <w:hideMark/>
          </w:tcPr>
          <w:p w14:paraId="247CEEF5" w14:textId="77777777" w:rsidR="000810F8" w:rsidRPr="00DB63E1" w:rsidRDefault="000810F8" w:rsidP="000810F8">
            <w:pPr>
              <w:pStyle w:val="NoSpacing"/>
              <w:rPr>
                <w:rFonts w:cstheme="minorHAnsi"/>
              </w:rPr>
            </w:pPr>
            <w:r w:rsidRPr="00DB63E1">
              <w:rPr>
                <w:rFonts w:cstheme="minorHAnsi"/>
              </w:rPr>
              <w:t>Random effects</w:t>
            </w:r>
          </w:p>
        </w:tc>
      </w:tr>
      <w:tr w:rsidR="00BA501F" w:rsidRPr="00DB63E1" w14:paraId="69FBB585" w14:textId="77777777" w:rsidTr="00BA501F">
        <w:tc>
          <w:tcPr>
            <w:tcW w:w="0" w:type="auto"/>
            <w:tcBorders>
              <w:top w:val="single" w:sz="4" w:space="0" w:color="auto"/>
            </w:tcBorders>
            <w:hideMark/>
          </w:tcPr>
          <w:p w14:paraId="478FC9DA" w14:textId="77777777" w:rsidR="000810F8" w:rsidRPr="00DB63E1" w:rsidRDefault="000810F8" w:rsidP="000810F8">
            <w:pPr>
              <w:pStyle w:val="NoSpacing"/>
              <w:rPr>
                <w:rFonts w:cstheme="minorHAnsi"/>
              </w:rPr>
            </w:pPr>
            <w:r w:rsidRPr="00DB63E1">
              <w:rPr>
                <w:rFonts w:cstheme="minorHAnsi"/>
              </w:rPr>
              <w:t>-0.137</w:t>
            </w:r>
          </w:p>
        </w:tc>
        <w:tc>
          <w:tcPr>
            <w:tcW w:w="0" w:type="auto"/>
            <w:tcBorders>
              <w:top w:val="single" w:sz="4" w:space="0" w:color="auto"/>
            </w:tcBorders>
            <w:hideMark/>
          </w:tcPr>
          <w:p w14:paraId="723F956C" w14:textId="77777777" w:rsidR="000810F8" w:rsidRPr="00DB63E1" w:rsidRDefault="000810F8" w:rsidP="000810F8">
            <w:pPr>
              <w:pStyle w:val="NoSpacing"/>
              <w:rPr>
                <w:rFonts w:cstheme="minorHAnsi"/>
              </w:rPr>
            </w:pPr>
            <w:r w:rsidRPr="00DB63E1">
              <w:rPr>
                <w:rFonts w:cstheme="minorHAnsi"/>
              </w:rPr>
              <w:t>-0.206</w:t>
            </w:r>
          </w:p>
        </w:tc>
        <w:tc>
          <w:tcPr>
            <w:tcW w:w="0" w:type="auto"/>
            <w:tcBorders>
              <w:top w:val="single" w:sz="4" w:space="0" w:color="auto"/>
            </w:tcBorders>
            <w:hideMark/>
          </w:tcPr>
          <w:p w14:paraId="0C54394A" w14:textId="77777777" w:rsidR="000810F8" w:rsidRPr="00DB63E1" w:rsidRDefault="000810F8" w:rsidP="000810F8">
            <w:pPr>
              <w:pStyle w:val="NoSpacing"/>
              <w:rPr>
                <w:rFonts w:cstheme="minorHAnsi"/>
              </w:rPr>
            </w:pPr>
            <w:r w:rsidRPr="00DB63E1">
              <w:rPr>
                <w:rFonts w:cstheme="minorHAnsi"/>
              </w:rPr>
              <w:t>-0.068</w:t>
            </w:r>
          </w:p>
        </w:tc>
        <w:tc>
          <w:tcPr>
            <w:tcW w:w="0" w:type="auto"/>
            <w:tcBorders>
              <w:top w:val="single" w:sz="4" w:space="0" w:color="auto"/>
            </w:tcBorders>
            <w:hideMark/>
          </w:tcPr>
          <w:p w14:paraId="16267279" w14:textId="77777777" w:rsidR="000810F8" w:rsidRPr="00DB63E1" w:rsidRDefault="000810F8" w:rsidP="000810F8">
            <w:pPr>
              <w:pStyle w:val="NoSpacing"/>
              <w:rPr>
                <w:rFonts w:cstheme="minorHAnsi"/>
              </w:rPr>
            </w:pPr>
            <w:r w:rsidRPr="00DB63E1">
              <w:rPr>
                <w:rFonts w:cstheme="minorHAnsi"/>
              </w:rPr>
              <w:t>0.035</w:t>
            </w:r>
          </w:p>
        </w:tc>
        <w:tc>
          <w:tcPr>
            <w:tcW w:w="0" w:type="auto"/>
            <w:tcBorders>
              <w:top w:val="single" w:sz="4" w:space="0" w:color="auto"/>
            </w:tcBorders>
            <w:hideMark/>
          </w:tcPr>
          <w:p w14:paraId="5C025456" w14:textId="77777777" w:rsidR="000810F8" w:rsidRPr="00DB63E1" w:rsidRDefault="000810F8" w:rsidP="000810F8">
            <w:pPr>
              <w:pStyle w:val="NoSpacing"/>
              <w:rPr>
                <w:rFonts w:cstheme="minorHAnsi"/>
              </w:rPr>
            </w:pPr>
            <w:r w:rsidRPr="00DB63E1">
              <w:rPr>
                <w:rFonts w:cstheme="minorHAnsi"/>
              </w:rPr>
              <w:t>&lt; .001</w:t>
            </w:r>
          </w:p>
        </w:tc>
        <w:tc>
          <w:tcPr>
            <w:tcW w:w="0" w:type="auto"/>
            <w:tcBorders>
              <w:top w:val="single" w:sz="4" w:space="0" w:color="auto"/>
            </w:tcBorders>
          </w:tcPr>
          <w:p w14:paraId="606A52EA" w14:textId="77777777" w:rsidR="000810F8" w:rsidRPr="00DB63E1" w:rsidRDefault="000810F8" w:rsidP="000810F8">
            <w:pPr>
              <w:pStyle w:val="NoSpacing"/>
              <w:rPr>
                <w:rFonts w:cstheme="minorHAnsi"/>
              </w:rPr>
            </w:pPr>
          </w:p>
        </w:tc>
      </w:tr>
      <w:tr w:rsidR="000810F8" w:rsidRPr="00DB63E1" w14:paraId="1A000D75" w14:textId="77777777" w:rsidTr="000810F8">
        <w:tc>
          <w:tcPr>
            <w:tcW w:w="0" w:type="auto"/>
          </w:tcPr>
          <w:p w14:paraId="786F9956" w14:textId="77777777" w:rsidR="000810F8" w:rsidRPr="00DB63E1" w:rsidRDefault="000810F8" w:rsidP="000810F8">
            <w:pPr>
              <w:pStyle w:val="NoSpacing"/>
              <w:rPr>
                <w:rFonts w:cstheme="minorHAnsi"/>
              </w:rPr>
            </w:pPr>
          </w:p>
        </w:tc>
        <w:tc>
          <w:tcPr>
            <w:tcW w:w="0" w:type="auto"/>
          </w:tcPr>
          <w:p w14:paraId="6C5A7944" w14:textId="77777777" w:rsidR="000810F8" w:rsidRPr="00DB63E1" w:rsidRDefault="000810F8" w:rsidP="000810F8">
            <w:pPr>
              <w:pStyle w:val="NoSpacing"/>
              <w:rPr>
                <w:rFonts w:cstheme="minorHAnsi"/>
              </w:rPr>
            </w:pPr>
          </w:p>
        </w:tc>
        <w:tc>
          <w:tcPr>
            <w:tcW w:w="0" w:type="auto"/>
          </w:tcPr>
          <w:p w14:paraId="65EB1DD0" w14:textId="77777777" w:rsidR="000810F8" w:rsidRPr="00DB63E1" w:rsidRDefault="000810F8" w:rsidP="000810F8">
            <w:pPr>
              <w:pStyle w:val="NoSpacing"/>
              <w:rPr>
                <w:rFonts w:cstheme="minorHAnsi"/>
              </w:rPr>
            </w:pPr>
          </w:p>
        </w:tc>
        <w:tc>
          <w:tcPr>
            <w:tcW w:w="0" w:type="auto"/>
          </w:tcPr>
          <w:p w14:paraId="07E39500" w14:textId="77777777" w:rsidR="000810F8" w:rsidRPr="00DB63E1" w:rsidRDefault="000810F8" w:rsidP="000810F8">
            <w:pPr>
              <w:pStyle w:val="NoSpacing"/>
              <w:rPr>
                <w:rFonts w:cstheme="minorHAnsi"/>
              </w:rPr>
            </w:pPr>
          </w:p>
        </w:tc>
        <w:tc>
          <w:tcPr>
            <w:tcW w:w="0" w:type="auto"/>
          </w:tcPr>
          <w:p w14:paraId="40D7CBB6" w14:textId="77777777" w:rsidR="000810F8" w:rsidRPr="00DB63E1" w:rsidRDefault="000810F8" w:rsidP="000810F8">
            <w:pPr>
              <w:pStyle w:val="NoSpacing"/>
              <w:rPr>
                <w:rFonts w:cstheme="minorHAnsi"/>
              </w:rPr>
            </w:pPr>
          </w:p>
        </w:tc>
        <w:tc>
          <w:tcPr>
            <w:tcW w:w="0" w:type="auto"/>
            <w:hideMark/>
          </w:tcPr>
          <w:p w14:paraId="31AECD20" w14:textId="77777777" w:rsidR="000810F8" w:rsidRPr="00DB63E1" w:rsidRDefault="000810F8" w:rsidP="000810F8">
            <w:pPr>
              <w:pStyle w:val="NoSpacing"/>
              <w:rPr>
                <w:rFonts w:cstheme="minorHAnsi"/>
              </w:rPr>
            </w:pPr>
            <w:r w:rsidRPr="00DB63E1">
              <w:rPr>
                <w:rFonts w:cstheme="minorHAnsi"/>
              </w:rPr>
              <w:t>Project variance = 0.008, n = 8</w:t>
            </w:r>
          </w:p>
        </w:tc>
      </w:tr>
      <w:tr w:rsidR="000810F8" w:rsidRPr="00DB63E1" w14:paraId="40F310A0" w14:textId="77777777" w:rsidTr="000810F8">
        <w:tc>
          <w:tcPr>
            <w:tcW w:w="0" w:type="auto"/>
          </w:tcPr>
          <w:p w14:paraId="0F110A43" w14:textId="77777777" w:rsidR="000810F8" w:rsidRPr="00DB63E1" w:rsidRDefault="000810F8" w:rsidP="000810F8">
            <w:pPr>
              <w:pStyle w:val="NoSpacing"/>
              <w:rPr>
                <w:rFonts w:cstheme="minorHAnsi"/>
              </w:rPr>
            </w:pPr>
          </w:p>
        </w:tc>
        <w:tc>
          <w:tcPr>
            <w:tcW w:w="0" w:type="auto"/>
          </w:tcPr>
          <w:p w14:paraId="1BC36E21" w14:textId="77777777" w:rsidR="000810F8" w:rsidRPr="00DB63E1" w:rsidRDefault="000810F8" w:rsidP="000810F8">
            <w:pPr>
              <w:pStyle w:val="NoSpacing"/>
              <w:rPr>
                <w:rFonts w:cstheme="minorHAnsi"/>
              </w:rPr>
            </w:pPr>
          </w:p>
        </w:tc>
        <w:tc>
          <w:tcPr>
            <w:tcW w:w="0" w:type="auto"/>
          </w:tcPr>
          <w:p w14:paraId="3364ADE6" w14:textId="77777777" w:rsidR="000810F8" w:rsidRPr="00DB63E1" w:rsidRDefault="000810F8" w:rsidP="000810F8">
            <w:pPr>
              <w:pStyle w:val="NoSpacing"/>
              <w:rPr>
                <w:rFonts w:cstheme="minorHAnsi"/>
              </w:rPr>
            </w:pPr>
          </w:p>
        </w:tc>
        <w:tc>
          <w:tcPr>
            <w:tcW w:w="0" w:type="auto"/>
          </w:tcPr>
          <w:p w14:paraId="38701617" w14:textId="77777777" w:rsidR="000810F8" w:rsidRPr="00DB63E1" w:rsidRDefault="000810F8" w:rsidP="000810F8">
            <w:pPr>
              <w:pStyle w:val="NoSpacing"/>
              <w:rPr>
                <w:rFonts w:cstheme="minorHAnsi"/>
              </w:rPr>
            </w:pPr>
          </w:p>
        </w:tc>
        <w:tc>
          <w:tcPr>
            <w:tcW w:w="0" w:type="auto"/>
          </w:tcPr>
          <w:p w14:paraId="3F0C3969" w14:textId="77777777" w:rsidR="000810F8" w:rsidRPr="00DB63E1" w:rsidRDefault="000810F8" w:rsidP="000810F8">
            <w:pPr>
              <w:pStyle w:val="NoSpacing"/>
              <w:rPr>
                <w:rFonts w:cstheme="minorHAnsi"/>
              </w:rPr>
            </w:pPr>
          </w:p>
        </w:tc>
        <w:tc>
          <w:tcPr>
            <w:tcW w:w="0" w:type="auto"/>
            <w:hideMark/>
          </w:tcPr>
          <w:p w14:paraId="53034ECE" w14:textId="77777777" w:rsidR="000810F8" w:rsidRPr="00DB63E1" w:rsidRDefault="000810F8" w:rsidP="000810F8">
            <w:pPr>
              <w:pStyle w:val="NoSpacing"/>
              <w:rPr>
                <w:rFonts w:cstheme="minorHAnsi"/>
              </w:rPr>
            </w:pPr>
            <w:r w:rsidRPr="00DB63E1">
              <w:rPr>
                <w:rFonts w:cstheme="minorHAnsi"/>
              </w:rPr>
              <w:t>Article variance = 0.016, n = 229</w:t>
            </w:r>
          </w:p>
        </w:tc>
      </w:tr>
      <w:tr w:rsidR="000810F8" w:rsidRPr="00DB63E1" w14:paraId="5A7F6B9A" w14:textId="77777777" w:rsidTr="000810F8">
        <w:tc>
          <w:tcPr>
            <w:tcW w:w="0" w:type="auto"/>
          </w:tcPr>
          <w:p w14:paraId="47D19128" w14:textId="77777777" w:rsidR="000810F8" w:rsidRPr="00DB63E1" w:rsidRDefault="000810F8" w:rsidP="000810F8">
            <w:pPr>
              <w:pStyle w:val="NoSpacing"/>
              <w:rPr>
                <w:rFonts w:cstheme="minorHAnsi"/>
              </w:rPr>
            </w:pPr>
          </w:p>
        </w:tc>
        <w:tc>
          <w:tcPr>
            <w:tcW w:w="0" w:type="auto"/>
          </w:tcPr>
          <w:p w14:paraId="4DBA8CDD" w14:textId="77777777" w:rsidR="000810F8" w:rsidRPr="00DB63E1" w:rsidRDefault="000810F8" w:rsidP="000810F8">
            <w:pPr>
              <w:pStyle w:val="NoSpacing"/>
              <w:rPr>
                <w:rFonts w:cstheme="minorHAnsi"/>
              </w:rPr>
            </w:pPr>
          </w:p>
        </w:tc>
        <w:tc>
          <w:tcPr>
            <w:tcW w:w="0" w:type="auto"/>
          </w:tcPr>
          <w:p w14:paraId="08BAD241" w14:textId="77777777" w:rsidR="000810F8" w:rsidRPr="00DB63E1" w:rsidRDefault="000810F8" w:rsidP="000810F8">
            <w:pPr>
              <w:pStyle w:val="NoSpacing"/>
              <w:rPr>
                <w:rFonts w:cstheme="minorHAnsi"/>
              </w:rPr>
            </w:pPr>
          </w:p>
        </w:tc>
        <w:tc>
          <w:tcPr>
            <w:tcW w:w="0" w:type="auto"/>
          </w:tcPr>
          <w:p w14:paraId="0220C489" w14:textId="77777777" w:rsidR="000810F8" w:rsidRPr="00DB63E1" w:rsidRDefault="000810F8" w:rsidP="000810F8">
            <w:pPr>
              <w:pStyle w:val="NoSpacing"/>
              <w:rPr>
                <w:rFonts w:cstheme="minorHAnsi"/>
              </w:rPr>
            </w:pPr>
          </w:p>
        </w:tc>
        <w:tc>
          <w:tcPr>
            <w:tcW w:w="0" w:type="auto"/>
          </w:tcPr>
          <w:p w14:paraId="3E2062BC" w14:textId="77777777" w:rsidR="000810F8" w:rsidRPr="00DB63E1" w:rsidRDefault="000810F8" w:rsidP="000810F8">
            <w:pPr>
              <w:pStyle w:val="NoSpacing"/>
              <w:rPr>
                <w:rFonts w:cstheme="minorHAnsi"/>
              </w:rPr>
            </w:pPr>
          </w:p>
        </w:tc>
        <w:tc>
          <w:tcPr>
            <w:tcW w:w="0" w:type="auto"/>
            <w:hideMark/>
          </w:tcPr>
          <w:p w14:paraId="7B788B28" w14:textId="77777777" w:rsidR="000810F8" w:rsidRPr="00DB63E1" w:rsidRDefault="000810F8" w:rsidP="000810F8">
            <w:pPr>
              <w:pStyle w:val="NoSpacing"/>
              <w:rPr>
                <w:rFonts w:cstheme="minorHAnsi"/>
              </w:rPr>
            </w:pPr>
            <w:r w:rsidRPr="00DB63E1">
              <w:rPr>
                <w:rFonts w:cstheme="minorHAnsi"/>
              </w:rPr>
              <w:t>Effect variance = 0.012, n = 306</w:t>
            </w:r>
          </w:p>
        </w:tc>
      </w:tr>
      <w:tr w:rsidR="00BA501F" w:rsidRPr="00DB63E1" w14:paraId="7B029E5F" w14:textId="77777777" w:rsidTr="00BA501F">
        <w:tc>
          <w:tcPr>
            <w:tcW w:w="0" w:type="auto"/>
            <w:tcBorders>
              <w:bottom w:val="single" w:sz="4" w:space="0" w:color="auto"/>
            </w:tcBorders>
          </w:tcPr>
          <w:p w14:paraId="654FC657" w14:textId="77777777" w:rsidR="000810F8" w:rsidRPr="00DB63E1" w:rsidRDefault="000810F8" w:rsidP="000810F8">
            <w:pPr>
              <w:pStyle w:val="NoSpacing"/>
              <w:rPr>
                <w:rFonts w:cstheme="minorHAnsi"/>
              </w:rPr>
            </w:pPr>
          </w:p>
        </w:tc>
        <w:tc>
          <w:tcPr>
            <w:tcW w:w="0" w:type="auto"/>
            <w:tcBorders>
              <w:bottom w:val="single" w:sz="4" w:space="0" w:color="auto"/>
            </w:tcBorders>
          </w:tcPr>
          <w:p w14:paraId="4078D7D0" w14:textId="77777777" w:rsidR="000810F8" w:rsidRPr="00DB63E1" w:rsidRDefault="000810F8" w:rsidP="000810F8">
            <w:pPr>
              <w:pStyle w:val="NoSpacing"/>
              <w:rPr>
                <w:rFonts w:cstheme="minorHAnsi"/>
              </w:rPr>
            </w:pPr>
          </w:p>
        </w:tc>
        <w:tc>
          <w:tcPr>
            <w:tcW w:w="0" w:type="auto"/>
            <w:tcBorders>
              <w:bottom w:val="single" w:sz="4" w:space="0" w:color="auto"/>
            </w:tcBorders>
          </w:tcPr>
          <w:p w14:paraId="76FC2917" w14:textId="77777777" w:rsidR="000810F8" w:rsidRPr="00DB63E1" w:rsidRDefault="000810F8" w:rsidP="000810F8">
            <w:pPr>
              <w:pStyle w:val="NoSpacing"/>
              <w:rPr>
                <w:rFonts w:cstheme="minorHAnsi"/>
              </w:rPr>
            </w:pPr>
          </w:p>
        </w:tc>
        <w:tc>
          <w:tcPr>
            <w:tcW w:w="0" w:type="auto"/>
            <w:tcBorders>
              <w:bottom w:val="single" w:sz="4" w:space="0" w:color="auto"/>
            </w:tcBorders>
          </w:tcPr>
          <w:p w14:paraId="42C15217" w14:textId="77777777" w:rsidR="000810F8" w:rsidRPr="00DB63E1" w:rsidRDefault="000810F8" w:rsidP="000810F8">
            <w:pPr>
              <w:pStyle w:val="NoSpacing"/>
              <w:rPr>
                <w:rFonts w:cstheme="minorHAnsi"/>
              </w:rPr>
            </w:pPr>
          </w:p>
        </w:tc>
        <w:tc>
          <w:tcPr>
            <w:tcW w:w="0" w:type="auto"/>
            <w:tcBorders>
              <w:bottom w:val="single" w:sz="4" w:space="0" w:color="auto"/>
            </w:tcBorders>
          </w:tcPr>
          <w:p w14:paraId="0D770437" w14:textId="77777777" w:rsidR="000810F8" w:rsidRPr="00DB63E1" w:rsidRDefault="000810F8" w:rsidP="000810F8">
            <w:pPr>
              <w:pStyle w:val="NoSpacing"/>
              <w:rPr>
                <w:rFonts w:cstheme="minorHAnsi"/>
              </w:rPr>
            </w:pPr>
          </w:p>
        </w:tc>
        <w:tc>
          <w:tcPr>
            <w:tcW w:w="0" w:type="auto"/>
            <w:tcBorders>
              <w:bottom w:val="single" w:sz="4" w:space="0" w:color="auto"/>
            </w:tcBorders>
            <w:hideMark/>
          </w:tcPr>
          <w:p w14:paraId="29E96CE0" w14:textId="77777777" w:rsidR="000810F8" w:rsidRPr="00DB63E1" w:rsidRDefault="000810F8" w:rsidP="000810F8">
            <w:pPr>
              <w:pStyle w:val="NoSpacing"/>
              <w:rPr>
                <w:rFonts w:cstheme="minorHAnsi"/>
              </w:rPr>
            </w:pPr>
            <w:r w:rsidRPr="00DB63E1">
              <w:rPr>
                <w:rFonts w:cstheme="minorHAnsi"/>
              </w:rPr>
              <w:t>QE(305) = 3531.9, p &lt; .001</w:t>
            </w:r>
          </w:p>
        </w:tc>
      </w:tr>
    </w:tbl>
    <w:p w14:paraId="2E8289EA" w14:textId="77777777" w:rsidR="000810F8" w:rsidRPr="00DC71E9" w:rsidRDefault="000810F8" w:rsidP="000810F8">
      <w:pPr>
        <w:pStyle w:val="BodyText"/>
        <w:rPr>
          <w:rFonts w:cstheme="minorHAnsi"/>
          <w:lang w:val="en-US"/>
        </w:rPr>
      </w:pPr>
    </w:p>
    <w:p w14:paraId="60F1A2F5" w14:textId="180B44CE" w:rsidR="000810F8" w:rsidRPr="00C52A50" w:rsidRDefault="000810F8">
      <w:pPr>
        <w:pStyle w:val="Heading4"/>
        <w:rPr>
          <w:sz w:val="24"/>
          <w:szCs w:val="24"/>
        </w:rPr>
      </w:pPr>
      <w:bookmarkStart w:id="15" w:name="analysis-2---3-results-from-multilevel-r"/>
      <w:bookmarkEnd w:id="15"/>
      <w:r w:rsidRPr="00C52A50">
        <w:rPr>
          <w:sz w:val="24"/>
          <w:szCs w:val="24"/>
        </w:rPr>
        <w:t>Analys</w:t>
      </w:r>
      <w:r w:rsidR="00A419E0">
        <w:rPr>
          <w:sz w:val="24"/>
          <w:szCs w:val="24"/>
        </w:rPr>
        <w:t>e</w:t>
      </w:r>
      <w:r w:rsidRPr="00C52A50">
        <w:rPr>
          <w:sz w:val="24"/>
          <w:szCs w:val="24"/>
        </w:rPr>
        <w:t xml:space="preserve">s 2 </w:t>
      </w:r>
      <w:r w:rsidR="00A419E0">
        <w:rPr>
          <w:sz w:val="24"/>
          <w:szCs w:val="24"/>
        </w:rPr>
        <w:t>and</w:t>
      </w:r>
      <w:r w:rsidRPr="00C52A50">
        <w:rPr>
          <w:sz w:val="24"/>
          <w:szCs w:val="24"/>
        </w:rPr>
        <w:t xml:space="preserve"> 3: Results from multilevel random effects meta-analysis with exclusions</w:t>
      </w:r>
      <w:r w:rsidR="00E6538F" w:rsidRPr="00C52A50">
        <w:rPr>
          <w:sz w:val="24"/>
          <w:szCs w:val="24"/>
        </w:rPr>
        <w:t>.</w:t>
      </w:r>
    </w:p>
    <w:p w14:paraId="7B496455" w14:textId="10A7E7A5" w:rsidR="00DC71E9" w:rsidRPr="00DC71E9" w:rsidRDefault="00DC71E9" w:rsidP="00F2034D">
      <w:pPr>
        <w:pStyle w:val="BodyText"/>
        <w:rPr>
          <w:lang w:val="en-US"/>
        </w:rPr>
      </w:pPr>
      <w:r w:rsidRPr="00F2034D">
        <w:rPr>
          <w:lang w:val="en-US"/>
        </w:rPr>
        <w:t xml:space="preserve">Examining just the 198 cases in which the replication study was statistically significant (65% of all studies), the </w:t>
      </w:r>
      <w:r w:rsidRPr="00DC71E9">
        <w:rPr>
          <w:lang w:val="en-US"/>
        </w:rPr>
        <w:t xml:space="preserve">average effect for </w:t>
      </w:r>
      <w:r w:rsidR="007B1D2D">
        <w:rPr>
          <w:lang w:val="en-US"/>
        </w:rPr>
        <w:t xml:space="preserve">the </w:t>
      </w:r>
      <w:r w:rsidRPr="00DC71E9">
        <w:rPr>
          <w:lang w:val="en-US"/>
        </w:rPr>
        <w:t xml:space="preserve">original studies was 0.404, and the mean effect size for replication studies was 0.387. This represents a mean decrease of </w:t>
      </w:r>
      <w:r w:rsidRPr="005F30E2">
        <w:rPr>
          <w:i/>
          <w:iCs/>
          <w:lang w:val="en-US"/>
        </w:rPr>
        <w:t>r</w:t>
      </w:r>
      <w:r w:rsidRPr="00DC71E9">
        <w:rPr>
          <w:lang w:val="en-US"/>
        </w:rPr>
        <w:t xml:space="preserve"> = 0.017, a mean percentage increase in effect sizes of 4%</w:t>
      </w:r>
      <w:r w:rsidR="00C52A50">
        <w:rPr>
          <w:lang w:val="en-US"/>
        </w:rPr>
        <w:t xml:space="preserve"> </w:t>
      </w:r>
      <w:r w:rsidRPr="00DC71E9">
        <w:rPr>
          <w:lang w:val="en-US"/>
        </w:rPr>
        <w:t xml:space="preserve">and a median percentage decrease of 7%. Using equivalence testing 77% of replication studies were not statistically equivalent to the null (n= 237). The average effect size in the original non-equivalent studies was 0.406, compared to a mean effect size for replication studies of </w:t>
      </w:r>
      <w:r w:rsidRPr="005F30E2">
        <w:rPr>
          <w:i/>
          <w:iCs/>
          <w:lang w:val="en-US"/>
        </w:rPr>
        <w:t>r</w:t>
      </w:r>
      <w:r w:rsidRPr="00DC71E9">
        <w:rPr>
          <w:lang w:val="en-US"/>
        </w:rPr>
        <w:t xml:space="preserve"> = 0.348. This is a mean decrease of r = 0.058, a mean percentage decrease of 7%, and a median percentage decrease of 17%.</w:t>
      </w:r>
    </w:p>
    <w:p w14:paraId="499B0D56" w14:textId="78D2A7E9" w:rsidR="00DC71E9" w:rsidRPr="00DC71E9" w:rsidRDefault="00DC71E9" w:rsidP="00F2034D">
      <w:pPr>
        <w:pStyle w:val="BodyText"/>
        <w:rPr>
          <w:lang w:val="en-US"/>
        </w:rPr>
      </w:pPr>
      <w:r w:rsidRPr="00DC71E9">
        <w:rPr>
          <w:lang w:val="en-US"/>
        </w:rPr>
        <w:t xml:space="preserve">Reperforming the meta-analysis only including studies for which the replication was statistically significant and had an effect in same direction as the original produced an estimated </w:t>
      </w:r>
      <w:r w:rsidRPr="00C10770">
        <w:rPr>
          <w:i/>
          <w:iCs/>
          <w:lang w:val="en-US"/>
        </w:rPr>
        <w:t>r</w:t>
      </w:r>
      <w:r w:rsidRPr="00DC71E9">
        <w:rPr>
          <w:lang w:val="en-US"/>
        </w:rPr>
        <w:t xml:space="preserve"> = -0.051 (95% CI [-0.111, 0.010]) change in effect sizes from original to replication studies. Including only the studies </w:t>
      </w:r>
      <w:r w:rsidR="00C23567">
        <w:rPr>
          <w:lang w:val="en-US"/>
        </w:rPr>
        <w:t>that</w:t>
      </w:r>
      <w:r w:rsidR="00C23567" w:rsidRPr="00DC71E9">
        <w:rPr>
          <w:lang w:val="en-US"/>
        </w:rPr>
        <w:t xml:space="preserve"> </w:t>
      </w:r>
      <w:r w:rsidRPr="00DC71E9">
        <w:rPr>
          <w:lang w:val="en-US"/>
        </w:rPr>
        <w:t xml:space="preserve">were not statistically equivalent </w:t>
      </w:r>
      <w:r w:rsidR="00C10770">
        <w:rPr>
          <w:lang w:val="en-US"/>
        </w:rPr>
        <w:t>leads</w:t>
      </w:r>
      <w:r w:rsidRPr="00DC71E9">
        <w:rPr>
          <w:lang w:val="en-US"/>
        </w:rPr>
        <w:t xml:space="preserve"> to a predicted </w:t>
      </w:r>
      <w:r w:rsidRPr="00C10770">
        <w:rPr>
          <w:i/>
          <w:iCs/>
          <w:lang w:val="en-US"/>
        </w:rPr>
        <w:t>r</w:t>
      </w:r>
      <w:r w:rsidRPr="00DC71E9">
        <w:rPr>
          <w:lang w:val="en-US"/>
        </w:rPr>
        <w:t xml:space="preserve"> = -0.082 (95% CI [-0.154, -0.010]) decrease in effect sizes. The estimates of the proportion of variance attributable to the article or replication project level did not change considerably in either of these subsets. See </w:t>
      </w:r>
      <w:r w:rsidR="008264EE">
        <w:rPr>
          <w:lang w:val="en-US"/>
        </w:rPr>
        <w:t xml:space="preserve">table 4 </w:t>
      </w:r>
      <w:r w:rsidRPr="00DC71E9">
        <w:rPr>
          <w:lang w:val="en-US"/>
        </w:rPr>
        <w:t>for the model estimates from each model.</w:t>
      </w:r>
    </w:p>
    <w:p w14:paraId="5C5B6AD7" w14:textId="77777777" w:rsidR="00DC71E9" w:rsidRPr="00DC71E9" w:rsidRDefault="00DC71E9" w:rsidP="00F2034D">
      <w:pPr>
        <w:pStyle w:val="BodyText"/>
        <w:rPr>
          <w:lang w:val="en-US"/>
        </w:rPr>
      </w:pPr>
      <w:r w:rsidRPr="00DC71E9">
        <w:rPr>
          <w:lang w:val="en-US"/>
        </w:rPr>
        <w:t xml:space="preserve">These values represent changes equivalent to a decrease of 12% to 20% of the average original effect size (a correlation coefficient of r = 0.387). However, there was considerable imprecision in these estimates, with 95% confidence intervals for both of these </w:t>
      </w:r>
      <w:r w:rsidRPr="00DC71E9">
        <w:rPr>
          <w:lang w:val="en-US"/>
        </w:rPr>
        <w:lastRenderedPageBreak/>
        <w:t>subsamples extending from a considerable decrease equivalent to 38% of the average original effect size, to a small increase equivalent to 2% of the average original effect size.</w:t>
      </w:r>
    </w:p>
    <w:p w14:paraId="4EF47A64" w14:textId="70F87F2B" w:rsidR="000810F8" w:rsidRPr="00745513" w:rsidRDefault="000810F8" w:rsidP="000810F8">
      <w:pPr>
        <w:pStyle w:val="Heading5"/>
        <w:rPr>
          <w:rFonts w:asciiTheme="minorHAnsi" w:hAnsiTheme="minorHAnsi" w:cstheme="minorHAnsi"/>
          <w:color w:val="auto"/>
          <w:sz w:val="24"/>
          <w:szCs w:val="24"/>
        </w:rPr>
      </w:pPr>
      <w:bookmarkStart w:id="16" w:name="table-all-model-output"/>
      <w:bookmarkEnd w:id="16"/>
      <w:r w:rsidRPr="00745513">
        <w:rPr>
          <w:rFonts w:asciiTheme="minorHAnsi" w:hAnsiTheme="minorHAnsi" w:cstheme="minorHAnsi"/>
          <w:color w:val="auto"/>
          <w:sz w:val="24"/>
          <w:szCs w:val="24"/>
        </w:rPr>
        <w:t xml:space="preserve">Table </w:t>
      </w:r>
      <w:r w:rsidR="00847C4B" w:rsidRPr="00745513">
        <w:rPr>
          <w:rFonts w:asciiTheme="minorHAnsi" w:hAnsiTheme="minorHAnsi" w:cstheme="minorHAnsi"/>
          <w:color w:val="auto"/>
          <w:sz w:val="24"/>
          <w:szCs w:val="24"/>
        </w:rPr>
        <w:t>4</w:t>
      </w:r>
      <w:r w:rsidR="00DB63E1">
        <w:rPr>
          <w:rFonts w:asciiTheme="minorHAnsi" w:hAnsiTheme="minorHAnsi" w:cstheme="minorHAnsi"/>
          <w:color w:val="auto"/>
          <w:sz w:val="24"/>
          <w:szCs w:val="24"/>
        </w:rPr>
        <w:t>.</w:t>
      </w:r>
    </w:p>
    <w:p w14:paraId="14082912" w14:textId="6EEA909C" w:rsidR="000810F8" w:rsidRPr="00745513" w:rsidRDefault="000810F8" w:rsidP="00861F40">
      <w:pPr>
        <w:pStyle w:val="FirstParagraph"/>
        <w:ind w:firstLine="0"/>
        <w:rPr>
          <w:rFonts w:asciiTheme="minorHAnsi" w:hAnsiTheme="minorHAnsi" w:cstheme="minorHAnsi"/>
          <w:i/>
        </w:rPr>
      </w:pPr>
      <w:r w:rsidRPr="00745513">
        <w:rPr>
          <w:rFonts w:asciiTheme="minorHAnsi" w:hAnsiTheme="minorHAnsi" w:cstheme="minorHAnsi"/>
          <w:i/>
        </w:rPr>
        <w:t xml:space="preserve">The number of studies included in each model, and the estimated correlation coefficient decrease from each model. </w:t>
      </w:r>
    </w:p>
    <w:tbl>
      <w:tblPr>
        <w:tblW w:w="5000" w:type="pct"/>
        <w:tblLook w:val="07E0" w:firstRow="1" w:lastRow="1" w:firstColumn="1" w:lastColumn="1" w:noHBand="1" w:noVBand="1"/>
      </w:tblPr>
      <w:tblGrid>
        <w:gridCol w:w="2552"/>
        <w:gridCol w:w="1560"/>
        <w:gridCol w:w="2699"/>
        <w:gridCol w:w="2215"/>
      </w:tblGrid>
      <w:tr w:rsidR="00AC4919" w:rsidRPr="00745513" w14:paraId="036DDBB2" w14:textId="77777777" w:rsidTr="009F463F">
        <w:tc>
          <w:tcPr>
            <w:tcW w:w="1414" w:type="pct"/>
            <w:tcBorders>
              <w:top w:val="single" w:sz="4" w:space="0" w:color="auto"/>
              <w:left w:val="nil"/>
              <w:bottom w:val="single" w:sz="4" w:space="0" w:color="auto"/>
              <w:right w:val="nil"/>
            </w:tcBorders>
            <w:vAlign w:val="bottom"/>
            <w:hideMark/>
          </w:tcPr>
          <w:p w14:paraId="181C49BE" w14:textId="77777777" w:rsidR="000810F8" w:rsidRPr="00745513" w:rsidRDefault="000810F8" w:rsidP="000810F8">
            <w:pPr>
              <w:pStyle w:val="NoSpacing"/>
              <w:rPr>
                <w:rFonts w:cstheme="minorHAnsi"/>
              </w:rPr>
            </w:pPr>
            <w:r w:rsidRPr="00745513">
              <w:rPr>
                <w:rFonts w:cstheme="minorHAnsi"/>
              </w:rPr>
              <w:t>Parameter</w:t>
            </w:r>
          </w:p>
        </w:tc>
        <w:tc>
          <w:tcPr>
            <w:tcW w:w="864" w:type="pct"/>
            <w:tcBorders>
              <w:top w:val="single" w:sz="4" w:space="0" w:color="auto"/>
              <w:left w:val="nil"/>
              <w:bottom w:val="single" w:sz="4" w:space="0" w:color="auto"/>
              <w:right w:val="nil"/>
            </w:tcBorders>
            <w:vAlign w:val="bottom"/>
            <w:hideMark/>
          </w:tcPr>
          <w:p w14:paraId="1045CC54" w14:textId="77777777" w:rsidR="000810F8" w:rsidRPr="00745513" w:rsidRDefault="000810F8" w:rsidP="000810F8">
            <w:pPr>
              <w:pStyle w:val="NoSpacing"/>
              <w:rPr>
                <w:rFonts w:cstheme="minorHAnsi"/>
              </w:rPr>
            </w:pPr>
            <w:r w:rsidRPr="00745513">
              <w:rPr>
                <w:rFonts w:cstheme="minorHAnsi"/>
              </w:rPr>
              <w:t>All studies</w:t>
            </w:r>
          </w:p>
        </w:tc>
        <w:tc>
          <w:tcPr>
            <w:tcW w:w="1495" w:type="pct"/>
            <w:tcBorders>
              <w:top w:val="single" w:sz="4" w:space="0" w:color="auto"/>
              <w:left w:val="nil"/>
              <w:bottom w:val="single" w:sz="4" w:space="0" w:color="auto"/>
              <w:right w:val="nil"/>
            </w:tcBorders>
            <w:vAlign w:val="bottom"/>
            <w:hideMark/>
          </w:tcPr>
          <w:p w14:paraId="60BC5EDF" w14:textId="77777777" w:rsidR="000810F8" w:rsidRPr="00745513" w:rsidRDefault="000810F8" w:rsidP="000810F8">
            <w:pPr>
              <w:pStyle w:val="NoSpacing"/>
              <w:rPr>
                <w:rFonts w:cstheme="minorHAnsi"/>
              </w:rPr>
            </w:pPr>
            <w:r w:rsidRPr="00745513">
              <w:rPr>
                <w:rFonts w:cstheme="minorHAnsi"/>
              </w:rPr>
              <w:t>Statistically significant replications</w:t>
            </w:r>
          </w:p>
        </w:tc>
        <w:tc>
          <w:tcPr>
            <w:tcW w:w="0" w:type="auto"/>
            <w:tcBorders>
              <w:top w:val="single" w:sz="4" w:space="0" w:color="auto"/>
              <w:left w:val="nil"/>
              <w:bottom w:val="single" w:sz="4" w:space="0" w:color="auto"/>
              <w:right w:val="nil"/>
            </w:tcBorders>
            <w:vAlign w:val="bottom"/>
            <w:hideMark/>
          </w:tcPr>
          <w:p w14:paraId="35907F3B" w14:textId="77777777" w:rsidR="000810F8" w:rsidRPr="00745513" w:rsidRDefault="000810F8" w:rsidP="000810F8">
            <w:pPr>
              <w:pStyle w:val="NoSpacing"/>
              <w:rPr>
                <w:rFonts w:cstheme="minorHAnsi"/>
              </w:rPr>
            </w:pPr>
            <w:r w:rsidRPr="00745513">
              <w:rPr>
                <w:rFonts w:cstheme="minorHAnsi"/>
              </w:rPr>
              <w:t>Nonequivalent studies</w:t>
            </w:r>
          </w:p>
        </w:tc>
      </w:tr>
      <w:tr w:rsidR="00AC4919" w:rsidRPr="00745513" w14:paraId="3F0CCFEF" w14:textId="77777777" w:rsidTr="009F463F">
        <w:tc>
          <w:tcPr>
            <w:tcW w:w="1414" w:type="pct"/>
            <w:tcBorders>
              <w:top w:val="single" w:sz="4" w:space="0" w:color="auto"/>
            </w:tcBorders>
            <w:hideMark/>
          </w:tcPr>
          <w:p w14:paraId="2891E64D" w14:textId="77777777" w:rsidR="000810F8" w:rsidRPr="00745513" w:rsidRDefault="000810F8" w:rsidP="000810F8">
            <w:pPr>
              <w:pStyle w:val="NoSpacing"/>
              <w:rPr>
                <w:rFonts w:cstheme="minorHAnsi"/>
              </w:rPr>
            </w:pPr>
            <w:r w:rsidRPr="00745513">
              <w:rPr>
                <w:rFonts w:cstheme="minorHAnsi"/>
              </w:rPr>
              <w:t>Model N</w:t>
            </w:r>
          </w:p>
        </w:tc>
        <w:tc>
          <w:tcPr>
            <w:tcW w:w="864" w:type="pct"/>
            <w:tcBorders>
              <w:top w:val="single" w:sz="4" w:space="0" w:color="auto"/>
            </w:tcBorders>
            <w:hideMark/>
          </w:tcPr>
          <w:p w14:paraId="003CD904" w14:textId="322FBC77" w:rsidR="000810F8" w:rsidRPr="00745513" w:rsidRDefault="000810F8" w:rsidP="000810F8">
            <w:pPr>
              <w:pStyle w:val="NoSpacing"/>
              <w:rPr>
                <w:rFonts w:cstheme="minorHAnsi"/>
              </w:rPr>
            </w:pPr>
            <w:r w:rsidRPr="00745513">
              <w:rPr>
                <w:rFonts w:cstheme="minorHAnsi"/>
              </w:rPr>
              <w:t>306</w:t>
            </w:r>
          </w:p>
        </w:tc>
        <w:tc>
          <w:tcPr>
            <w:tcW w:w="1495" w:type="pct"/>
            <w:tcBorders>
              <w:top w:val="single" w:sz="4" w:space="0" w:color="auto"/>
            </w:tcBorders>
            <w:hideMark/>
          </w:tcPr>
          <w:p w14:paraId="395E150B" w14:textId="70FFA032" w:rsidR="000810F8" w:rsidRPr="00745513" w:rsidRDefault="000810F8" w:rsidP="000810F8">
            <w:pPr>
              <w:pStyle w:val="NoSpacing"/>
              <w:rPr>
                <w:rFonts w:cstheme="minorHAnsi"/>
              </w:rPr>
            </w:pPr>
            <w:r w:rsidRPr="00745513">
              <w:rPr>
                <w:rFonts w:cstheme="minorHAnsi"/>
              </w:rPr>
              <w:t>198</w:t>
            </w:r>
          </w:p>
        </w:tc>
        <w:tc>
          <w:tcPr>
            <w:tcW w:w="0" w:type="auto"/>
            <w:tcBorders>
              <w:top w:val="single" w:sz="4" w:space="0" w:color="auto"/>
            </w:tcBorders>
            <w:hideMark/>
          </w:tcPr>
          <w:p w14:paraId="695A0F60" w14:textId="5DCE180F" w:rsidR="000810F8" w:rsidRPr="00745513" w:rsidRDefault="000810F8" w:rsidP="000810F8">
            <w:pPr>
              <w:pStyle w:val="NoSpacing"/>
              <w:rPr>
                <w:rFonts w:cstheme="minorHAnsi"/>
              </w:rPr>
            </w:pPr>
            <w:r w:rsidRPr="00745513">
              <w:rPr>
                <w:rFonts w:cstheme="minorHAnsi"/>
              </w:rPr>
              <w:t>237</w:t>
            </w:r>
          </w:p>
        </w:tc>
      </w:tr>
      <w:tr w:rsidR="00BD2B02" w:rsidRPr="00745513" w14:paraId="0E4B6745" w14:textId="77777777" w:rsidTr="009F463F">
        <w:tc>
          <w:tcPr>
            <w:tcW w:w="1414" w:type="pct"/>
            <w:hideMark/>
          </w:tcPr>
          <w:p w14:paraId="6991D98A" w14:textId="3E466DEE" w:rsidR="000810F8" w:rsidRPr="00745513" w:rsidRDefault="000534A4" w:rsidP="000810F8">
            <w:pPr>
              <w:pStyle w:val="NoSpacing"/>
              <w:rPr>
                <w:rFonts w:cstheme="minorHAnsi"/>
              </w:rPr>
            </w:pPr>
            <w:r>
              <w:rPr>
                <w:rFonts w:cstheme="minorHAnsi"/>
              </w:rPr>
              <w:t>E</w:t>
            </w:r>
            <w:r w:rsidR="000810F8" w:rsidRPr="00745513">
              <w:rPr>
                <w:rFonts w:cstheme="minorHAnsi"/>
              </w:rPr>
              <w:t>stimate</w:t>
            </w:r>
            <w:r>
              <w:rPr>
                <w:rFonts w:cstheme="minorHAnsi"/>
              </w:rPr>
              <w:t>d decrease</w:t>
            </w:r>
          </w:p>
        </w:tc>
        <w:tc>
          <w:tcPr>
            <w:tcW w:w="864" w:type="pct"/>
            <w:hideMark/>
          </w:tcPr>
          <w:p w14:paraId="1B537B8C" w14:textId="77777777" w:rsidR="000810F8" w:rsidRPr="00745513" w:rsidRDefault="000810F8" w:rsidP="000810F8">
            <w:pPr>
              <w:pStyle w:val="NoSpacing"/>
              <w:rPr>
                <w:rFonts w:cstheme="minorHAnsi"/>
              </w:rPr>
            </w:pPr>
            <w:r w:rsidRPr="00745513">
              <w:rPr>
                <w:rFonts w:cstheme="minorHAnsi"/>
              </w:rPr>
              <w:t>-0.14</w:t>
            </w:r>
          </w:p>
        </w:tc>
        <w:tc>
          <w:tcPr>
            <w:tcW w:w="1495" w:type="pct"/>
            <w:hideMark/>
          </w:tcPr>
          <w:p w14:paraId="6CB7595D" w14:textId="77777777" w:rsidR="000810F8" w:rsidRPr="00745513" w:rsidRDefault="000810F8" w:rsidP="000810F8">
            <w:pPr>
              <w:pStyle w:val="NoSpacing"/>
              <w:rPr>
                <w:rFonts w:cstheme="minorHAnsi"/>
              </w:rPr>
            </w:pPr>
            <w:r w:rsidRPr="00745513">
              <w:rPr>
                <w:rFonts w:cstheme="minorHAnsi"/>
              </w:rPr>
              <w:t>-0.05</w:t>
            </w:r>
          </w:p>
        </w:tc>
        <w:tc>
          <w:tcPr>
            <w:tcW w:w="0" w:type="auto"/>
            <w:hideMark/>
          </w:tcPr>
          <w:p w14:paraId="50EC24C5" w14:textId="77777777" w:rsidR="000810F8" w:rsidRPr="00745513" w:rsidRDefault="000810F8" w:rsidP="000810F8">
            <w:pPr>
              <w:pStyle w:val="NoSpacing"/>
              <w:rPr>
                <w:rFonts w:cstheme="minorHAnsi"/>
              </w:rPr>
            </w:pPr>
            <w:r w:rsidRPr="00745513">
              <w:rPr>
                <w:rFonts w:cstheme="minorHAnsi"/>
              </w:rPr>
              <w:t>-0.08</w:t>
            </w:r>
          </w:p>
        </w:tc>
      </w:tr>
      <w:tr w:rsidR="00BD2B02" w:rsidRPr="00745513" w14:paraId="78363F7B" w14:textId="77777777" w:rsidTr="009F463F">
        <w:tc>
          <w:tcPr>
            <w:tcW w:w="1414" w:type="pct"/>
            <w:hideMark/>
          </w:tcPr>
          <w:p w14:paraId="7DC58367" w14:textId="553D6396"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LB</w:t>
            </w:r>
          </w:p>
        </w:tc>
        <w:tc>
          <w:tcPr>
            <w:tcW w:w="864" w:type="pct"/>
            <w:hideMark/>
          </w:tcPr>
          <w:p w14:paraId="1D4EEF3F" w14:textId="77777777" w:rsidR="000810F8" w:rsidRPr="00745513" w:rsidRDefault="000810F8" w:rsidP="000810F8">
            <w:pPr>
              <w:pStyle w:val="NoSpacing"/>
              <w:rPr>
                <w:rFonts w:cstheme="minorHAnsi"/>
              </w:rPr>
            </w:pPr>
            <w:r w:rsidRPr="00745513">
              <w:rPr>
                <w:rFonts w:cstheme="minorHAnsi"/>
              </w:rPr>
              <w:t>-0.20</w:t>
            </w:r>
          </w:p>
        </w:tc>
        <w:tc>
          <w:tcPr>
            <w:tcW w:w="1495" w:type="pct"/>
            <w:hideMark/>
          </w:tcPr>
          <w:p w14:paraId="783CFBDB" w14:textId="77777777" w:rsidR="000810F8" w:rsidRPr="00745513" w:rsidRDefault="000810F8" w:rsidP="000810F8">
            <w:pPr>
              <w:pStyle w:val="NoSpacing"/>
              <w:rPr>
                <w:rFonts w:cstheme="minorHAnsi"/>
              </w:rPr>
            </w:pPr>
            <w:r w:rsidRPr="00745513">
              <w:rPr>
                <w:rFonts w:cstheme="minorHAnsi"/>
              </w:rPr>
              <w:t>-0.11</w:t>
            </w:r>
          </w:p>
        </w:tc>
        <w:tc>
          <w:tcPr>
            <w:tcW w:w="0" w:type="auto"/>
            <w:hideMark/>
          </w:tcPr>
          <w:p w14:paraId="5696F4B2" w14:textId="77777777" w:rsidR="000810F8" w:rsidRPr="00745513" w:rsidRDefault="000810F8" w:rsidP="000810F8">
            <w:pPr>
              <w:pStyle w:val="NoSpacing"/>
              <w:rPr>
                <w:rFonts w:cstheme="minorHAnsi"/>
              </w:rPr>
            </w:pPr>
            <w:r w:rsidRPr="00745513">
              <w:rPr>
                <w:rFonts w:cstheme="minorHAnsi"/>
              </w:rPr>
              <w:t>-0.15</w:t>
            </w:r>
          </w:p>
        </w:tc>
      </w:tr>
      <w:tr w:rsidR="00BD2B02" w:rsidRPr="00745513" w14:paraId="49D7D8A4" w14:textId="77777777" w:rsidTr="009F463F">
        <w:tc>
          <w:tcPr>
            <w:tcW w:w="1414" w:type="pct"/>
            <w:hideMark/>
          </w:tcPr>
          <w:p w14:paraId="542E4453" w14:textId="6B11F4C1"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UB</w:t>
            </w:r>
          </w:p>
        </w:tc>
        <w:tc>
          <w:tcPr>
            <w:tcW w:w="864" w:type="pct"/>
            <w:hideMark/>
          </w:tcPr>
          <w:p w14:paraId="0DFFFAB3" w14:textId="77777777" w:rsidR="000810F8" w:rsidRPr="00745513" w:rsidRDefault="000810F8" w:rsidP="000810F8">
            <w:pPr>
              <w:pStyle w:val="NoSpacing"/>
              <w:rPr>
                <w:rFonts w:cstheme="minorHAnsi"/>
              </w:rPr>
            </w:pPr>
            <w:r w:rsidRPr="00745513">
              <w:rPr>
                <w:rFonts w:cstheme="minorHAnsi"/>
              </w:rPr>
              <w:t>-0.07</w:t>
            </w:r>
          </w:p>
        </w:tc>
        <w:tc>
          <w:tcPr>
            <w:tcW w:w="1495" w:type="pct"/>
            <w:hideMark/>
          </w:tcPr>
          <w:p w14:paraId="304150A3" w14:textId="77777777" w:rsidR="000810F8" w:rsidRPr="00745513" w:rsidRDefault="000810F8" w:rsidP="000810F8">
            <w:pPr>
              <w:pStyle w:val="NoSpacing"/>
              <w:rPr>
                <w:rFonts w:cstheme="minorHAnsi"/>
              </w:rPr>
            </w:pPr>
            <w:r w:rsidRPr="00745513">
              <w:rPr>
                <w:rFonts w:cstheme="minorHAnsi"/>
              </w:rPr>
              <w:t>0.01</w:t>
            </w:r>
          </w:p>
        </w:tc>
        <w:tc>
          <w:tcPr>
            <w:tcW w:w="0" w:type="auto"/>
            <w:hideMark/>
          </w:tcPr>
          <w:p w14:paraId="54BF4C1D" w14:textId="77777777" w:rsidR="000810F8" w:rsidRPr="00745513" w:rsidRDefault="000810F8" w:rsidP="000810F8">
            <w:pPr>
              <w:pStyle w:val="NoSpacing"/>
              <w:rPr>
                <w:rFonts w:cstheme="minorHAnsi"/>
              </w:rPr>
            </w:pPr>
            <w:r w:rsidRPr="00745513">
              <w:rPr>
                <w:rFonts w:cstheme="minorHAnsi"/>
              </w:rPr>
              <w:t>-0.01</w:t>
            </w:r>
          </w:p>
        </w:tc>
      </w:tr>
      <w:tr w:rsidR="00BD2B02" w:rsidRPr="00745513" w14:paraId="763B314E" w14:textId="77777777" w:rsidTr="009F463F">
        <w:tc>
          <w:tcPr>
            <w:tcW w:w="1414" w:type="pct"/>
            <w:hideMark/>
          </w:tcPr>
          <w:p w14:paraId="789ED8D3" w14:textId="77777777" w:rsidR="000810F8" w:rsidRPr="00745513" w:rsidRDefault="000810F8" w:rsidP="000810F8">
            <w:pPr>
              <w:pStyle w:val="NoSpacing"/>
              <w:rPr>
                <w:rFonts w:cstheme="minorHAnsi"/>
              </w:rPr>
            </w:pPr>
            <w:r w:rsidRPr="00745513">
              <w:rPr>
                <w:rFonts w:cstheme="minorHAnsi"/>
              </w:rPr>
              <w:t>Estimated % attenuation</w:t>
            </w:r>
          </w:p>
        </w:tc>
        <w:tc>
          <w:tcPr>
            <w:tcW w:w="864" w:type="pct"/>
            <w:hideMark/>
          </w:tcPr>
          <w:p w14:paraId="00F12146" w14:textId="77777777" w:rsidR="000810F8" w:rsidRPr="00745513" w:rsidRDefault="000810F8" w:rsidP="000810F8">
            <w:pPr>
              <w:pStyle w:val="NoSpacing"/>
              <w:rPr>
                <w:rFonts w:cstheme="minorHAnsi"/>
              </w:rPr>
            </w:pPr>
            <w:r w:rsidRPr="00745513">
              <w:rPr>
                <w:rFonts w:cstheme="minorHAnsi"/>
              </w:rPr>
              <w:t>-33.67</w:t>
            </w:r>
          </w:p>
        </w:tc>
        <w:tc>
          <w:tcPr>
            <w:tcW w:w="1495" w:type="pct"/>
            <w:hideMark/>
          </w:tcPr>
          <w:p w14:paraId="3D962F68" w14:textId="77777777" w:rsidR="000810F8" w:rsidRPr="00745513" w:rsidRDefault="000810F8" w:rsidP="000810F8">
            <w:pPr>
              <w:pStyle w:val="NoSpacing"/>
              <w:rPr>
                <w:rFonts w:cstheme="minorHAnsi"/>
              </w:rPr>
            </w:pPr>
            <w:r w:rsidRPr="00745513">
              <w:rPr>
                <w:rFonts w:cstheme="minorHAnsi"/>
              </w:rPr>
              <w:t>-12.41</w:t>
            </w:r>
          </w:p>
        </w:tc>
        <w:tc>
          <w:tcPr>
            <w:tcW w:w="0" w:type="auto"/>
            <w:hideMark/>
          </w:tcPr>
          <w:p w14:paraId="45A56C5E" w14:textId="77777777" w:rsidR="000810F8" w:rsidRPr="00745513" w:rsidRDefault="000810F8" w:rsidP="000810F8">
            <w:pPr>
              <w:pStyle w:val="NoSpacing"/>
              <w:rPr>
                <w:rFonts w:cstheme="minorHAnsi"/>
              </w:rPr>
            </w:pPr>
            <w:r w:rsidRPr="00745513">
              <w:rPr>
                <w:rFonts w:cstheme="minorHAnsi"/>
              </w:rPr>
              <w:t>-20.20</w:t>
            </w:r>
          </w:p>
        </w:tc>
      </w:tr>
      <w:tr w:rsidR="00BD2B02" w:rsidRPr="00745513" w14:paraId="011058CB" w14:textId="77777777" w:rsidTr="009F463F">
        <w:tc>
          <w:tcPr>
            <w:tcW w:w="1414" w:type="pct"/>
            <w:hideMark/>
          </w:tcPr>
          <w:p w14:paraId="57DF7166" w14:textId="77777777" w:rsidR="000810F8" w:rsidRPr="00745513" w:rsidRDefault="000810F8" w:rsidP="000810F8">
            <w:pPr>
              <w:pStyle w:val="NoSpacing"/>
              <w:rPr>
                <w:rFonts w:cstheme="minorHAnsi"/>
              </w:rPr>
            </w:pPr>
            <w:r w:rsidRPr="00745513">
              <w:rPr>
                <w:rFonts w:cstheme="minorHAnsi"/>
              </w:rPr>
              <w:t>LB % attenuation</w:t>
            </w:r>
          </w:p>
        </w:tc>
        <w:tc>
          <w:tcPr>
            <w:tcW w:w="864" w:type="pct"/>
            <w:hideMark/>
          </w:tcPr>
          <w:p w14:paraId="320E3DD5" w14:textId="77777777" w:rsidR="000810F8" w:rsidRPr="00745513" w:rsidRDefault="000810F8" w:rsidP="000810F8">
            <w:pPr>
              <w:pStyle w:val="NoSpacing"/>
              <w:rPr>
                <w:rFonts w:cstheme="minorHAnsi"/>
              </w:rPr>
            </w:pPr>
            <w:r w:rsidRPr="00745513">
              <w:rPr>
                <w:rFonts w:cstheme="minorHAnsi"/>
              </w:rPr>
              <w:t>-50.59</w:t>
            </w:r>
          </w:p>
        </w:tc>
        <w:tc>
          <w:tcPr>
            <w:tcW w:w="1495" w:type="pct"/>
            <w:hideMark/>
          </w:tcPr>
          <w:p w14:paraId="6766DDCE" w14:textId="77777777" w:rsidR="000810F8" w:rsidRPr="00745513" w:rsidRDefault="000810F8" w:rsidP="000810F8">
            <w:pPr>
              <w:pStyle w:val="NoSpacing"/>
              <w:rPr>
                <w:rFonts w:cstheme="minorHAnsi"/>
              </w:rPr>
            </w:pPr>
            <w:r w:rsidRPr="00745513">
              <w:rPr>
                <w:rFonts w:cstheme="minorHAnsi"/>
              </w:rPr>
              <w:t>-27.25</w:t>
            </w:r>
          </w:p>
        </w:tc>
        <w:tc>
          <w:tcPr>
            <w:tcW w:w="0" w:type="auto"/>
            <w:hideMark/>
          </w:tcPr>
          <w:p w14:paraId="70582856" w14:textId="77777777" w:rsidR="000810F8" w:rsidRPr="00745513" w:rsidRDefault="000810F8" w:rsidP="000810F8">
            <w:pPr>
              <w:pStyle w:val="NoSpacing"/>
              <w:rPr>
                <w:rFonts w:cstheme="minorHAnsi"/>
              </w:rPr>
            </w:pPr>
            <w:r w:rsidRPr="00745513">
              <w:rPr>
                <w:rFonts w:cstheme="minorHAnsi"/>
              </w:rPr>
              <w:t>-38.01</w:t>
            </w:r>
          </w:p>
        </w:tc>
      </w:tr>
      <w:tr w:rsidR="00AC4919" w:rsidRPr="00745513" w14:paraId="5A1C539C" w14:textId="77777777" w:rsidTr="009F463F">
        <w:tc>
          <w:tcPr>
            <w:tcW w:w="1414" w:type="pct"/>
            <w:tcBorders>
              <w:bottom w:val="single" w:sz="4" w:space="0" w:color="auto"/>
            </w:tcBorders>
            <w:hideMark/>
          </w:tcPr>
          <w:p w14:paraId="6B2B0670" w14:textId="77777777" w:rsidR="000810F8" w:rsidRPr="00745513" w:rsidRDefault="000810F8" w:rsidP="000810F8">
            <w:pPr>
              <w:pStyle w:val="NoSpacing"/>
              <w:rPr>
                <w:rFonts w:cstheme="minorHAnsi"/>
              </w:rPr>
            </w:pPr>
            <w:r w:rsidRPr="00745513">
              <w:rPr>
                <w:rFonts w:cstheme="minorHAnsi"/>
              </w:rPr>
              <w:t>UB % attenuation</w:t>
            </w:r>
          </w:p>
        </w:tc>
        <w:tc>
          <w:tcPr>
            <w:tcW w:w="864" w:type="pct"/>
            <w:tcBorders>
              <w:bottom w:val="single" w:sz="4" w:space="0" w:color="auto"/>
            </w:tcBorders>
            <w:hideMark/>
          </w:tcPr>
          <w:p w14:paraId="6CA2D459" w14:textId="77777777" w:rsidR="000810F8" w:rsidRPr="00745513" w:rsidRDefault="000810F8" w:rsidP="000810F8">
            <w:pPr>
              <w:pStyle w:val="NoSpacing"/>
              <w:rPr>
                <w:rFonts w:cstheme="minorHAnsi"/>
              </w:rPr>
            </w:pPr>
            <w:r w:rsidRPr="00745513">
              <w:rPr>
                <w:rFonts w:cstheme="minorHAnsi"/>
              </w:rPr>
              <w:t>-16.74</w:t>
            </w:r>
          </w:p>
        </w:tc>
        <w:tc>
          <w:tcPr>
            <w:tcW w:w="1495" w:type="pct"/>
            <w:tcBorders>
              <w:bottom w:val="single" w:sz="4" w:space="0" w:color="auto"/>
            </w:tcBorders>
            <w:hideMark/>
          </w:tcPr>
          <w:p w14:paraId="3DB941A9" w14:textId="77777777" w:rsidR="000810F8" w:rsidRPr="00745513" w:rsidRDefault="000810F8" w:rsidP="000810F8">
            <w:pPr>
              <w:pStyle w:val="NoSpacing"/>
              <w:rPr>
                <w:rFonts w:cstheme="minorHAnsi"/>
              </w:rPr>
            </w:pPr>
            <w:r w:rsidRPr="00745513">
              <w:rPr>
                <w:rFonts w:cstheme="minorHAnsi"/>
              </w:rPr>
              <w:t>2.43</w:t>
            </w:r>
          </w:p>
        </w:tc>
        <w:tc>
          <w:tcPr>
            <w:tcW w:w="0" w:type="auto"/>
            <w:tcBorders>
              <w:bottom w:val="single" w:sz="4" w:space="0" w:color="auto"/>
            </w:tcBorders>
            <w:hideMark/>
          </w:tcPr>
          <w:p w14:paraId="0718B675" w14:textId="77777777" w:rsidR="000810F8" w:rsidRPr="00745513" w:rsidRDefault="000810F8" w:rsidP="000810F8">
            <w:pPr>
              <w:pStyle w:val="NoSpacing"/>
              <w:rPr>
                <w:rFonts w:cstheme="minorHAnsi"/>
              </w:rPr>
            </w:pPr>
            <w:r w:rsidRPr="00745513">
              <w:rPr>
                <w:rFonts w:cstheme="minorHAnsi"/>
              </w:rPr>
              <w:t>-2.40</w:t>
            </w:r>
          </w:p>
        </w:tc>
      </w:tr>
    </w:tbl>
    <w:p w14:paraId="1C02C5AE" w14:textId="298C634F" w:rsidR="00DC71E9" w:rsidRPr="00CF7820" w:rsidRDefault="00CF7820" w:rsidP="00CF7820">
      <w:pPr>
        <w:pStyle w:val="BodyText"/>
        <w:ind w:firstLine="0"/>
        <w:rPr>
          <w:iCs/>
          <w:sz w:val="22"/>
          <w:szCs w:val="20"/>
        </w:rPr>
      </w:pPr>
      <w:bookmarkStart w:id="17" w:name="leave-one-out-cross-validation-of-meta-a"/>
      <w:bookmarkEnd w:id="17"/>
      <w:r w:rsidRPr="00CF7820">
        <w:rPr>
          <w:i/>
          <w:iCs/>
          <w:sz w:val="22"/>
          <w:szCs w:val="20"/>
        </w:rPr>
        <w:t>Note:</w:t>
      </w:r>
      <w:r w:rsidRPr="00CF7820">
        <w:rPr>
          <w:sz w:val="22"/>
          <w:szCs w:val="20"/>
        </w:rPr>
        <w:t xml:space="preserve"> </w:t>
      </w:r>
      <w:r w:rsidRPr="00CF7820">
        <w:rPr>
          <w:rFonts w:cstheme="minorHAnsi"/>
          <w:iCs/>
          <w:sz w:val="22"/>
          <w:szCs w:val="20"/>
        </w:rPr>
        <w:t>Models were estimated using Fisher Z transformed correlation coefficients and back transformed for interpretability. Percentage attenuation gives the percentage attenuation for effect size differences as a percentage of the mean original effect size (r = 0.366).</w:t>
      </w:r>
    </w:p>
    <w:p w14:paraId="0BC06EDA" w14:textId="37CF0515" w:rsidR="000810F8" w:rsidRPr="000534A4" w:rsidRDefault="000810F8" w:rsidP="00F2034D">
      <w:pPr>
        <w:pStyle w:val="Heading4"/>
        <w:rPr>
          <w:sz w:val="24"/>
          <w:szCs w:val="24"/>
          <w:lang w:val="en-US"/>
        </w:rPr>
      </w:pPr>
      <w:r w:rsidRPr="000534A4">
        <w:rPr>
          <w:sz w:val="24"/>
          <w:szCs w:val="24"/>
        </w:rPr>
        <w:t>Leave one out cross validation of meta-analyses</w:t>
      </w:r>
    </w:p>
    <w:p w14:paraId="7069593D" w14:textId="1DFA9058" w:rsidR="000810F8" w:rsidRPr="00F2034D" w:rsidRDefault="00F1225D" w:rsidP="00F2034D">
      <w:pPr>
        <w:pStyle w:val="BodyText"/>
      </w:pPr>
      <w:r w:rsidRPr="00F1225D">
        <w:rPr>
          <w:lang w:val="en-US"/>
        </w:rP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w:t>
      </w:r>
      <w:r w:rsidR="008E23F6">
        <w:rPr>
          <w:lang w:val="en-US"/>
        </w:rPr>
        <w:t>S</w:t>
      </w:r>
      <w:r w:rsidRPr="00F1225D">
        <w:rPr>
          <w:lang w:val="en-US"/>
        </w:rPr>
        <w:t xml:space="preserve">upplementary </w:t>
      </w:r>
      <w:r w:rsidR="008E23F6">
        <w:rPr>
          <w:lang w:val="en-US"/>
        </w:rPr>
        <w:t>M</w:t>
      </w:r>
      <w:r w:rsidRPr="00F1225D">
        <w:rPr>
          <w:lang w:val="en-US"/>
        </w:rPr>
        <w:t>aterial 3 for tables summarising the leave-one-out model output</w:t>
      </w:r>
      <w:r w:rsidR="000810F8" w:rsidRPr="00F2034D">
        <w:rPr>
          <w:rFonts w:cstheme="minorHAnsi"/>
          <w:color w:val="767171" w:themeColor="background2" w:themeShade="80"/>
        </w:rPr>
        <w:t>.</w:t>
      </w:r>
    </w:p>
    <w:p w14:paraId="14917445" w14:textId="4D8ABA02" w:rsidR="000810F8" w:rsidRPr="00567A13" w:rsidRDefault="000810F8">
      <w:pPr>
        <w:pStyle w:val="Heading4"/>
        <w:rPr>
          <w:sz w:val="24"/>
          <w:szCs w:val="24"/>
        </w:rPr>
      </w:pPr>
      <w:bookmarkStart w:id="18" w:name="analysis-4-bayesian-mixture-model-result"/>
      <w:bookmarkEnd w:id="18"/>
      <w:r w:rsidRPr="00567A13">
        <w:rPr>
          <w:sz w:val="24"/>
          <w:szCs w:val="24"/>
        </w:rPr>
        <w:t>Analysis 4: Bayesian mixture model results</w:t>
      </w:r>
      <w:r w:rsidR="00E6538F" w:rsidRPr="00567A13">
        <w:rPr>
          <w:sz w:val="24"/>
          <w:szCs w:val="24"/>
        </w:rPr>
        <w:t>.</w:t>
      </w:r>
    </w:p>
    <w:p w14:paraId="467A285C" w14:textId="211CCA0F" w:rsidR="00AD3CC6" w:rsidRPr="00AD3CC6" w:rsidRDefault="00AD3CC6" w:rsidP="00F2034D">
      <w:pPr>
        <w:pStyle w:val="BodyText"/>
        <w:rPr>
          <w:lang w:val="en-US"/>
        </w:rPr>
      </w:pPr>
      <w:r w:rsidRPr="00AD3CC6">
        <w:rPr>
          <w:lang w:val="en-US"/>
        </w:rPr>
        <w:t xml:space="preserve">The Bayesian mixture model was estimated using four Markov chains from each of which 100,000 draws were taken (excluding an 11,000 draw burn-in period). </w:t>
      </w:r>
      <w:r w:rsidR="009E21BC">
        <w:rPr>
          <w:lang w:val="en-US"/>
        </w:rPr>
        <w:t>T</w:t>
      </w:r>
      <w:r w:rsidR="007A2E1E" w:rsidRPr="007A2E1E">
        <w:rPr>
          <w:lang w:val="en-US"/>
        </w:rPr>
        <w:t xml:space="preserve">race and density plots </w:t>
      </w:r>
      <w:r w:rsidR="00E40B5F">
        <w:rPr>
          <w:lang w:val="en-US"/>
        </w:rPr>
        <w:t xml:space="preserve">for </w:t>
      </w:r>
      <w:r w:rsidR="00E40B5F" w:rsidRPr="007A2E1E">
        <w:rPr>
          <w:lang w:val="en-US"/>
        </w:rPr>
        <w:t>the discussed parameters</w:t>
      </w:r>
      <w:r w:rsidR="00E40B5F">
        <w:rPr>
          <w:lang w:val="en-US"/>
        </w:rPr>
        <w:t xml:space="preserve"> </w:t>
      </w:r>
      <w:r w:rsidR="00675AAA">
        <w:rPr>
          <w:lang w:val="en-US"/>
        </w:rPr>
        <w:t>were examined and, along with</w:t>
      </w:r>
      <w:r w:rsidR="007A2E1E" w:rsidRPr="007A2E1E">
        <w:rPr>
          <w:lang w:val="en-US"/>
        </w:rPr>
        <w:t xml:space="preserve"> and </w:t>
      </w:r>
      <m:oMath>
        <m:acc>
          <m:accPr>
            <m:ctrlPr>
              <w:rPr>
                <w:rFonts w:ascii="Cambria Math" w:hAnsi="Cambria Math"/>
                <w:lang w:val="en-US"/>
              </w:rPr>
            </m:ctrlPr>
          </m:accPr>
          <m:e>
            <m:r>
              <m:rPr>
                <m:sty m:val="p"/>
              </m:rPr>
              <w:rPr>
                <w:rFonts w:ascii="Cambria Math" w:hAnsi="Cambria Math"/>
                <w:lang w:val="en-US"/>
              </w:rPr>
              <m:t>R</m:t>
            </m:r>
          </m:e>
        </m:acc>
      </m:oMath>
      <w:r w:rsidR="007A2E1E" w:rsidRPr="007A2E1E">
        <w:rPr>
          <w:lang w:val="en-US"/>
        </w:rPr>
        <w:t xml:space="preserve"> values within .001 of 1</w:t>
      </w:r>
      <w:r w:rsidR="00675AAA">
        <w:rPr>
          <w:lang w:val="en-US"/>
        </w:rPr>
        <w:t xml:space="preserve">, </w:t>
      </w:r>
      <w:r w:rsidR="00287F38">
        <w:rPr>
          <w:lang w:val="en-US"/>
        </w:rPr>
        <w:t>appeared to suggest</w:t>
      </w:r>
      <w:r w:rsidR="007A2E1E" w:rsidRPr="007A2E1E">
        <w:rPr>
          <w:lang w:val="en-US"/>
        </w:rPr>
        <w:t xml:space="preserve"> that the model successfully converged</w:t>
      </w:r>
      <w:r w:rsidR="007F0CAA">
        <w:rPr>
          <w:lang w:val="en-US"/>
        </w:rPr>
        <w:t xml:space="preserve"> </w:t>
      </w:r>
      <w:r w:rsidR="00E40B5F">
        <w:rPr>
          <w:lang w:val="en-US"/>
        </w:rPr>
        <w:fldChar w:fldCharType="begin"/>
      </w:r>
      <w:r w:rsidR="00E40B5F">
        <w:rPr>
          <w:lang w:val="en-US"/>
        </w:rPr>
        <w:instrText xml:space="preserve"> ADDIN EN.CITE &lt;EndNote&gt;&lt;Cite&gt;&lt;Author&gt;Gelman&lt;/Author&gt;&lt;Year&gt;2011&lt;/Year&gt;&lt;RecNum&gt;1052&lt;/RecNum&gt;&lt;DisplayText&gt;(Gelman &amp;amp; Shirley, 2011)&lt;/DisplayText&gt;&lt;record&gt;&lt;rec-number&gt;1052&lt;/rec-number&gt;&lt;foreign-keys&gt;&lt;key app="EN" db-id="9xrafw5sx95dvre9w5hpevd89fzwtwr9twsw" timestamp="1564567263"&gt;1052&lt;/key&gt;&lt;/foreign-keys&gt;&lt;ref-type name="Book Section"&gt;5&lt;/ref-type&gt;&lt;contributors&gt;&lt;authors&gt;&lt;author&gt;Gelman, Andrew&lt;/author&gt;&lt;author&gt;Shirley, Kenneth&lt;/author&gt;&lt;/authors&gt;&lt;secondary-authors&gt;&lt;author&gt;Brooks, Steve&lt;/author&gt;&lt;author&gt;Gelman, Andrew&lt;/author&gt;&lt;author&gt;Jones, Galin&lt;/author&gt;&lt;author&gt;Meng, Xiao-Li&lt;/author&gt;&lt;/secondary-authors&gt;&lt;/contributors&gt;&lt;titles&gt;&lt;title&gt;Inference from simulations and monitoring convergence&lt;/title&gt;&lt;secondary-title&gt;Handbook of Markov Chain Monte Carlo&lt;/secondary-title&gt;&lt;/titles&gt;&lt;periodical&gt;&lt;full-title&gt;Handbook of markov chain monte carlo&lt;/full-title&gt;&lt;/periodical&gt;&lt;pages&gt;163-174&lt;/pages&gt;&lt;volume&gt;6&lt;/volume&gt;&lt;dates&gt;&lt;year&gt;2011&lt;/year&gt;&lt;/dates&gt;&lt;pub-location&gt;Boca Raton, Florida&lt;/pub-location&gt;&lt;publisher&gt;CRC press&lt;/publisher&gt;&lt;urls&gt;&lt;/urls&gt;&lt;/record&gt;&lt;/Cite&gt;&lt;/EndNote&gt;</w:instrText>
      </w:r>
      <w:r w:rsidR="00E40B5F">
        <w:rPr>
          <w:lang w:val="en-US"/>
        </w:rPr>
        <w:fldChar w:fldCharType="separate"/>
      </w:r>
      <w:r w:rsidR="00E40B5F">
        <w:rPr>
          <w:noProof/>
          <w:lang w:val="en-US"/>
        </w:rPr>
        <w:t>(Gelman &amp; Shirley, 2011)</w:t>
      </w:r>
      <w:r w:rsidR="00E40B5F">
        <w:rPr>
          <w:lang w:val="en-US"/>
        </w:rPr>
        <w:fldChar w:fldCharType="end"/>
      </w:r>
      <w:r w:rsidRPr="00AD3CC6">
        <w:rPr>
          <w:lang w:val="en-US"/>
        </w:rPr>
        <w:t xml:space="preserve">. The overall posterior assignment rate (i.e., the proportion of studies </w:t>
      </w:r>
      <w:r w:rsidR="00C23567">
        <w:rPr>
          <w:lang w:val="en-US"/>
        </w:rPr>
        <w:t>that</w:t>
      </w:r>
      <w:r w:rsidR="00C23567" w:rsidRPr="00AD3CC6">
        <w:rPr>
          <w:lang w:val="en-US"/>
        </w:rPr>
        <w:t xml:space="preserve"> </w:t>
      </w:r>
      <w:r w:rsidR="008E23F6">
        <w:rPr>
          <w:lang w:val="en-US"/>
        </w:rPr>
        <w:lastRenderedPageBreak/>
        <w:t>were</w:t>
      </w:r>
      <w:r w:rsidR="008E23F6" w:rsidRPr="00AD3CC6">
        <w:rPr>
          <w:lang w:val="en-US"/>
        </w:rPr>
        <w:t xml:space="preserve"> </w:t>
      </w:r>
      <w:r w:rsidRPr="00AD3CC6">
        <w:rPr>
          <w:lang w:val="en-US"/>
        </w:rPr>
        <w:t xml:space="preserve">estimated to be from the non-null alternative hypothesis) </w:t>
      </w:r>
      <w:r w:rsidR="008E23F6">
        <w:rPr>
          <w:lang w:val="en-US"/>
        </w:rPr>
        <w:t>wa</w:t>
      </w:r>
      <w:r w:rsidRPr="00AD3CC6">
        <w:rPr>
          <w:lang w:val="en-US"/>
        </w:rPr>
        <w:t xml:space="preserve">s 89%, with a 95% highest probability density interval of [79%, 98%]. The overall attenuation factor (i.e., the estimated amount that effect sizes decreases between the original and replication studies) </w:t>
      </w:r>
      <w:r w:rsidR="008E23F6">
        <w:rPr>
          <w:lang w:val="en-US"/>
        </w:rPr>
        <w:t>wa</w:t>
      </w:r>
      <w:r w:rsidRPr="00AD3CC6">
        <w:rPr>
          <w:lang w:val="en-US"/>
        </w:rPr>
        <w:t>s 19% with a 95% highest probability density interval of [11%, 28%]. Figure 2 shows the original effect sizes plotted against replication effect sizes weighted by sample size, along with the posterior assignment rate. The color of each point indicates how often each effect was assigned to the alternative hypothesis.</w:t>
      </w:r>
    </w:p>
    <w:p w14:paraId="576B1D9F" w14:textId="28BD9BB2" w:rsidR="00AD3CC6" w:rsidRPr="00AD3CC6" w:rsidRDefault="00AD3CC6" w:rsidP="00F2034D">
      <w:pPr>
        <w:pStyle w:val="BodyText"/>
        <w:rPr>
          <w:lang w:val="en-US"/>
        </w:rPr>
      </w:pPr>
      <w:r w:rsidRPr="00AD3CC6">
        <w:rPr>
          <w:lang w:val="en-US"/>
        </w:rPr>
        <w:t xml:space="preserve">As was pointed out in </w:t>
      </w:r>
      <w:r w:rsidR="000821FB">
        <w:rPr>
          <w:lang w:val="en-US"/>
        </w:rPr>
        <w:fldChar w:fldCharType="begin"/>
      </w:r>
      <w:r w:rsidR="00567A13">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567A13">
        <w:rPr>
          <w:noProof/>
          <w:lang w:val="en-US"/>
        </w:rPr>
        <w:t>Camerer et al. (2018)</w:t>
      </w:r>
      <w:r w:rsidR="000821FB">
        <w:rPr>
          <w:lang w:val="en-US"/>
        </w:rPr>
        <w:fldChar w:fldCharType="end"/>
      </w:r>
      <w:r w:rsidRPr="00AD3CC6">
        <w:rPr>
          <w:lang w:val="en-US"/>
        </w:rPr>
        <w:t xml:space="preserve">, values close to the diagonal (i.e., cases in which the original and replication effect sizes are similar) </w:t>
      </w:r>
      <w:r w:rsidR="008E23F6">
        <w:rPr>
          <w:lang w:val="en-US"/>
        </w:rPr>
        <w:t>were</w:t>
      </w:r>
      <w:r w:rsidR="008E23F6" w:rsidRPr="00AD3CC6">
        <w:rPr>
          <w:lang w:val="en-US"/>
        </w:rPr>
        <w:t xml:space="preserve"> </w:t>
      </w:r>
      <w:r w:rsidRPr="00AD3CC6">
        <w:rPr>
          <w:lang w:val="en-US"/>
        </w:rPr>
        <w:t xml:space="preserve">reliably assigned to the alternative hypothesis </w:t>
      </w:r>
      <w:r w:rsidR="00370694">
        <w:rPr>
          <w:lang w:val="en-US"/>
        </w:rPr>
        <w:t xml:space="preserve">component </w:t>
      </w:r>
      <w:r w:rsidRPr="00AD3CC6">
        <w:rPr>
          <w:lang w:val="en-US"/>
        </w:rPr>
        <w:t xml:space="preserve">whereas effects far below the diagonal </w:t>
      </w:r>
      <w:r w:rsidR="00370694">
        <w:rPr>
          <w:lang w:val="en-US"/>
        </w:rPr>
        <w:t>were</w:t>
      </w:r>
      <w:r w:rsidR="00370694" w:rsidRPr="00AD3CC6">
        <w:rPr>
          <w:lang w:val="en-US"/>
        </w:rPr>
        <w:t xml:space="preserve"> </w:t>
      </w:r>
      <w:r w:rsidRPr="00AD3CC6">
        <w:rPr>
          <w:lang w:val="en-US"/>
        </w:rPr>
        <w:t>more often assigned to the null hypothesis</w:t>
      </w:r>
      <w:r w:rsidR="00370694">
        <w:rPr>
          <w:lang w:val="en-US"/>
        </w:rPr>
        <w:t xml:space="preserve"> component</w:t>
      </w:r>
      <w:r w:rsidRPr="00AD3CC6">
        <w:rPr>
          <w:lang w:val="en-US"/>
        </w:rPr>
        <w:t>. The overall posterior assignment rate might be overly optimistic (i.e., assign studies to the non-null hypothesis at a high rate), likely in part due to the fact that this model allows for “true” effect sizes to be estimated as being extremely low or near zero and still assigned to the alternative hypothesis, with 29% of the estimated “true” replication effect sizes being smaller than a correlation coefficient of .1</w:t>
      </w:r>
      <w:r w:rsidR="00370694">
        <w:rPr>
          <w:lang w:val="en-US"/>
        </w:rPr>
        <w:t>0</w:t>
      </w:r>
      <w:r w:rsidRPr="00AD3CC6">
        <w:rPr>
          <w:lang w:val="en-US"/>
        </w:rPr>
        <w:t>.</w:t>
      </w:r>
    </w:p>
    <w:p w14:paraId="7BF0C700" w14:textId="77777777" w:rsidR="0007169D" w:rsidRPr="00F2034D" w:rsidRDefault="0007169D">
      <w:pPr>
        <w:rPr>
          <w:rFonts w:cstheme="minorHAnsi"/>
          <w:color w:val="767171" w:themeColor="background2" w:themeShade="80"/>
          <w:sz w:val="24"/>
        </w:rPr>
      </w:pPr>
      <w:r w:rsidRPr="00F2034D">
        <w:rPr>
          <w:rFonts w:cstheme="minorHAnsi"/>
          <w:color w:val="767171" w:themeColor="background2" w:themeShade="80"/>
        </w:rPr>
        <w:br w:type="page"/>
      </w:r>
    </w:p>
    <w:p w14:paraId="557D5E85" w14:textId="3B29CE29" w:rsidR="000810F8" w:rsidRPr="00F2034D" w:rsidRDefault="00F04717" w:rsidP="0007169D">
      <w:pPr>
        <w:pStyle w:val="BodyText"/>
        <w:ind w:firstLine="0"/>
        <w:rPr>
          <w:rFonts w:cstheme="minorHAnsi"/>
          <w:color w:val="767171" w:themeColor="background2" w:themeShade="80"/>
        </w:rPr>
      </w:pPr>
      <w:r>
        <w:rPr>
          <w:noProof/>
        </w:rPr>
        <w:lastRenderedPageBreak/>
        <w:drawing>
          <wp:inline distT="0" distB="0" distL="0" distR="0" wp14:anchorId="0685FA82" wp14:editId="5CE81229">
            <wp:extent cx="5332730" cy="3331845"/>
            <wp:effectExtent l="0" t="0" r="127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32730" cy="3331845"/>
                    </a:xfrm>
                    <a:prstGeom prst="rect">
                      <a:avLst/>
                    </a:prstGeom>
                    <a:noFill/>
                    <a:ln>
                      <a:noFill/>
                    </a:ln>
                  </pic:spPr>
                </pic:pic>
              </a:graphicData>
            </a:graphic>
          </wp:inline>
        </w:drawing>
      </w:r>
    </w:p>
    <w:p w14:paraId="22D98DB5" w14:textId="72F86FAE" w:rsidR="000810F8" w:rsidRPr="00B55BA4" w:rsidRDefault="000810F8" w:rsidP="00664366">
      <w:pPr>
        <w:pStyle w:val="BodyText"/>
        <w:ind w:firstLine="0"/>
        <w:rPr>
          <w:rFonts w:cstheme="minorHAnsi"/>
        </w:rPr>
      </w:pPr>
      <w:bookmarkStart w:id="19" w:name="figure-mixture-model."/>
      <w:bookmarkEnd w:id="19"/>
      <w:r w:rsidRPr="00B55BA4">
        <w:rPr>
          <w:rFonts w:cstheme="minorHAnsi"/>
          <w:i/>
        </w:rPr>
        <w:t xml:space="preserve">Figure </w:t>
      </w:r>
      <w:r w:rsidR="00664366" w:rsidRPr="00B55BA4">
        <w:rPr>
          <w:rFonts w:cstheme="minorHAnsi"/>
          <w:i/>
        </w:rPr>
        <w:t>2</w:t>
      </w:r>
      <w:r w:rsidRPr="00B55BA4">
        <w:rPr>
          <w:rFonts w:cstheme="minorHAnsi"/>
          <w:i/>
        </w:rPr>
        <w:t>.</w:t>
      </w:r>
      <w:r w:rsidR="00664366" w:rsidRPr="00B55BA4">
        <w:rPr>
          <w:rFonts w:cstheme="minorHAnsi"/>
          <w:i/>
        </w:rPr>
        <w:t xml:space="preserve"> </w:t>
      </w:r>
      <w:r w:rsidRPr="00B55BA4">
        <w:rPr>
          <w:rFonts w:cstheme="minorHAnsi"/>
        </w:rPr>
        <w:t xml:space="preserve">A scatterplot of replication study effect sizes (in correlation coefficients) plotted against original study effect sizes, </w:t>
      </w:r>
      <w:r w:rsidR="005976BA" w:rsidRPr="00B55BA4">
        <w:rPr>
          <w:rFonts w:cstheme="minorHAnsi"/>
        </w:rPr>
        <w:t>coloured</w:t>
      </w:r>
      <w:r w:rsidRPr="00B55BA4">
        <w:rPr>
          <w:rFonts w:cstheme="minorHAnsi"/>
        </w:rPr>
        <w:t xml:space="preserve"> by the posterior assignment rate, the proportion of times each study was assigned to the alternative hypothesis. Points </w:t>
      </w:r>
      <w:r w:rsidR="00C23567">
        <w:rPr>
          <w:rFonts w:cstheme="minorHAnsi"/>
        </w:rPr>
        <w:t>that</w:t>
      </w:r>
      <w:r w:rsidR="00C23567" w:rsidRPr="00B55BA4">
        <w:rPr>
          <w:rFonts w:cstheme="minorHAnsi"/>
        </w:rPr>
        <w:t xml:space="preserve"> </w:t>
      </w:r>
      <w:r w:rsidRPr="00B55BA4">
        <w:rPr>
          <w:rFonts w:cstheme="minorHAnsi"/>
        </w:rPr>
        <w:t>fall on the solid, diagonal line represent replication effect sizes equal to the original effect sizes. Point size represents (the log) of the number of participants in the replication study.</w:t>
      </w:r>
    </w:p>
    <w:p w14:paraId="0F1E14A0" w14:textId="77777777" w:rsidR="000810F8" w:rsidRPr="00F2034D" w:rsidRDefault="000810F8">
      <w:pPr>
        <w:pStyle w:val="Heading2"/>
      </w:pPr>
      <w:bookmarkStart w:id="20" w:name="discussion"/>
      <w:bookmarkEnd w:id="20"/>
      <w:r w:rsidRPr="00F2034D">
        <w:t>Discussion</w:t>
      </w:r>
    </w:p>
    <w:p w14:paraId="29618570" w14:textId="73F40862" w:rsidR="00457925" w:rsidRPr="00457925" w:rsidRDefault="00567A13" w:rsidP="00F2034D">
      <w:pPr>
        <w:pStyle w:val="BodyText"/>
      </w:pPr>
      <w:r w:rsidRPr="00567A13">
        <w:t xml:space="preserve">The results show that there was a substantial average decrease in effects sizes between original and replication studies and suggest that this is still the case even after accounting for the presence of null effects. </w:t>
      </w:r>
      <w:r>
        <w:t xml:space="preserve">The </w:t>
      </w:r>
      <w:r w:rsidR="00457925" w:rsidRPr="00457925">
        <w:t xml:space="preserve">results of the multilevel meta-analysis show an estimated mean decrease of </w:t>
      </w:r>
      <w:r w:rsidR="00457925" w:rsidRPr="00B5606E">
        <w:rPr>
          <w:i/>
          <w:iCs/>
        </w:rPr>
        <w:t xml:space="preserve">r </w:t>
      </w:r>
      <w:r w:rsidR="00457925" w:rsidRPr="00457925">
        <w:t xml:space="preserve">= -0.14, (95% CI [-0.2, -0.07]), equivalent to a -0.28 point Cohen’s </w:t>
      </w:r>
      <w:r w:rsidR="00457925" w:rsidRPr="00B5606E">
        <w:rPr>
          <w:i/>
          <w:iCs/>
        </w:rPr>
        <w:t>d</w:t>
      </w:r>
      <w:r w:rsidR="00457925" w:rsidRPr="00457925">
        <w:t xml:space="preserve"> decrease (95% CI [-0.42, -0.14]), or an estimated decrease of 34% (95% CI [51%, 17%]) of the mean effect size in the original studies (a Fisher </w:t>
      </w:r>
      <w:r w:rsidR="00370694">
        <w:t>z</w:t>
      </w:r>
      <w:r w:rsidR="00370694" w:rsidRPr="00457925">
        <w:t xml:space="preserve"> </w:t>
      </w:r>
      <w:r w:rsidR="00457925" w:rsidRPr="00457925">
        <w:t xml:space="preserve">equivalent to </w:t>
      </w:r>
      <w:r w:rsidR="00457925" w:rsidRPr="00B5606E">
        <w:rPr>
          <w:i/>
          <w:iCs/>
        </w:rPr>
        <w:t>r</w:t>
      </w:r>
      <w:r w:rsidR="00457925" w:rsidRPr="00457925">
        <w:t xml:space="preserve"> = 0.39).</w:t>
      </w:r>
    </w:p>
    <w:p w14:paraId="1D48F40E" w14:textId="6000D42E" w:rsidR="00457925" w:rsidRPr="00457925" w:rsidRDefault="00457925" w:rsidP="00F2034D">
      <w:pPr>
        <w:pStyle w:val="BodyText"/>
      </w:pPr>
      <w:r w:rsidRPr="00457925">
        <w:t xml:space="preserve">Arguably of more interest to researchers examining and planning research is the question of the degree of effect size attenuation expected under the assumption that the effect size is non-zero. All of the methods used here largely agreed, although the degree of precision in their estimates differs. The Bayesian mixture model suggests that there is an average decrease of 19%, with a 95% highest probability density interval of [11%, 28%]. The multilevel </w:t>
      </w:r>
      <w:r w:rsidR="00370694">
        <w:t xml:space="preserve">meta-analysis </w:t>
      </w:r>
      <w:r w:rsidRPr="00457925">
        <w:t xml:space="preserve">models </w:t>
      </w:r>
      <w:r w:rsidR="00370694">
        <w:t>that</w:t>
      </w:r>
      <w:r w:rsidR="00370694" w:rsidRPr="00457925">
        <w:t xml:space="preserve"> </w:t>
      </w:r>
      <w:r w:rsidRPr="00457925">
        <w:t>exclud</w:t>
      </w:r>
      <w:r w:rsidR="00370694">
        <w:t>ed</w:t>
      </w:r>
      <w:r w:rsidRPr="00457925">
        <w:t xml:space="preserve"> non-significant results and studies in which the replications studies were statistically equivalent to the null </w:t>
      </w:r>
      <w:r w:rsidR="00370694">
        <w:t xml:space="preserve">both </w:t>
      </w:r>
      <w:r w:rsidRPr="00457925">
        <w:t xml:space="preserve">led to similar </w:t>
      </w:r>
      <w:r w:rsidRPr="00457925">
        <w:lastRenderedPageBreak/>
        <w:t xml:space="preserve">conclusions, although they give less precise estimates, highlighting the uncertainty in these estimates. For example, the confidence intervals over both of the models </w:t>
      </w:r>
      <w:r w:rsidR="00370694">
        <w:t xml:space="preserve">in Analyses 2 and 3 </w:t>
      </w:r>
      <w:r w:rsidRPr="00457925">
        <w:t xml:space="preserve">extend from a meaningful decrease of </w:t>
      </w:r>
      <w:r w:rsidRPr="00CC5B29">
        <w:rPr>
          <w:i/>
          <w:iCs/>
        </w:rPr>
        <w:t>r</w:t>
      </w:r>
      <w:r w:rsidRPr="00457925">
        <w:t xml:space="preserve"> = -0.15 to a </w:t>
      </w:r>
      <w:r w:rsidR="00370694">
        <w:t>trivial</w:t>
      </w:r>
      <w:r w:rsidR="00370694" w:rsidRPr="00457925">
        <w:t xml:space="preserve"> </w:t>
      </w:r>
      <w:r w:rsidRPr="00457925">
        <w:t xml:space="preserve">increase of </w:t>
      </w:r>
      <w:r w:rsidRPr="00CC5B29">
        <w:rPr>
          <w:i/>
          <w:iCs/>
        </w:rPr>
        <w:t>r</w:t>
      </w:r>
      <w:r w:rsidRPr="00457925">
        <w:t xml:space="preserve"> = 0.01.</w:t>
      </w:r>
    </w:p>
    <w:p w14:paraId="4B87A595" w14:textId="6727BAC6" w:rsidR="00457925" w:rsidRPr="00F2034D" w:rsidRDefault="00457925" w:rsidP="00F2034D">
      <w:pPr>
        <w:pStyle w:val="BodyText"/>
      </w:pPr>
      <w:r w:rsidRPr="00457925">
        <w:t>In using the</w:t>
      </w:r>
      <w:r w:rsidR="00CC5B29">
        <w:t xml:space="preserve">se results </w:t>
      </w:r>
      <w:r w:rsidRPr="00457925">
        <w:t>to inform future research (e.g., in sample size planning) and to interpret the published literature, it is essential to take note of the level of heterogeneity in the effect size attenuation across not just replicated effects but also across replication projects. The sampling decisions and replication methods used by each of the included projects appears to have had a considerable effect on the amount of effect size attenuation seen (e.g., looking at the results of Analysis 1, the estimated standard deviation of the mean level of effect size attenuation across projects is 0.13, 95% CI [0.04, 0.18]). The degree of heterogeneity in the amount of effect size attenuation across studies and projects means that using any single estimate of the amount of effect size decrease is likely to be misleading in the case of any individual replication study.</w:t>
      </w:r>
    </w:p>
    <w:p w14:paraId="6555A776" w14:textId="5A66EB42" w:rsidR="000810F8" w:rsidRPr="00F2034D" w:rsidRDefault="000810F8" w:rsidP="00F2034D">
      <w:r w:rsidRPr="00F2034D">
        <w:rPr>
          <w:noProof/>
        </w:rPr>
        <w:drawing>
          <wp:inline distT="0" distB="0" distL="0" distR="0" wp14:anchorId="19295AE1" wp14:editId="206CCBAA">
            <wp:extent cx="5335270" cy="33318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22064132" w14:textId="4A10DB27" w:rsidR="000810F8" w:rsidRPr="000B5C72" w:rsidRDefault="000810F8" w:rsidP="00843F31">
      <w:pPr>
        <w:pStyle w:val="BodyText"/>
        <w:ind w:firstLine="0"/>
        <w:rPr>
          <w:rFonts w:cstheme="minorHAnsi"/>
          <w:szCs w:val="24"/>
        </w:rPr>
      </w:pPr>
      <w:r w:rsidRPr="000B5C72">
        <w:rPr>
          <w:rFonts w:cstheme="minorHAnsi"/>
          <w:i/>
          <w:szCs w:val="24"/>
        </w:rPr>
        <w:t xml:space="preserve">Figure </w:t>
      </w:r>
      <w:r w:rsidR="00843F31" w:rsidRPr="000B5C72">
        <w:rPr>
          <w:rFonts w:cstheme="minorHAnsi"/>
          <w:i/>
          <w:szCs w:val="24"/>
        </w:rPr>
        <w:t>3</w:t>
      </w:r>
      <w:r w:rsidRPr="000B5C72">
        <w:rPr>
          <w:rFonts w:cstheme="minorHAnsi"/>
          <w:i/>
          <w:szCs w:val="24"/>
        </w:rPr>
        <w:t>.</w:t>
      </w:r>
      <w:r w:rsidRPr="000B5C72">
        <w:rPr>
          <w:rFonts w:cstheme="minorHAnsi"/>
          <w:szCs w:val="24"/>
        </w:rPr>
        <w:t xml:space="preserve"> A caterpillar plot of the effect size difference between original and replication study effect sizes ordered by magnitude, error bars are 95% confidence intervals around effect size differences.</w:t>
      </w:r>
    </w:p>
    <w:p w14:paraId="1A47819F" w14:textId="77777777" w:rsidR="0000419C" w:rsidRPr="0000419C" w:rsidRDefault="0000419C" w:rsidP="00F2034D">
      <w:pPr>
        <w:pStyle w:val="Heading3"/>
      </w:pPr>
      <w:bookmarkStart w:id="21" w:name="limitations-and-future-directions"/>
      <w:bookmarkEnd w:id="21"/>
      <w:r w:rsidRPr="0000419C">
        <w:t>Limitations and future directions</w:t>
      </w:r>
    </w:p>
    <w:p w14:paraId="44447D57" w14:textId="0ED57202" w:rsidR="0000419C" w:rsidRPr="00F2034D" w:rsidRDefault="0000419C" w:rsidP="0000419C">
      <w:pPr>
        <w:pStyle w:val="BodyText"/>
        <w:rPr>
          <w:rFonts w:cstheme="minorHAnsi"/>
        </w:rPr>
      </w:pPr>
      <w:r w:rsidRPr="00F2034D">
        <w:rPr>
          <w:rFonts w:cstheme="minorHAnsi"/>
        </w:rPr>
        <w:t xml:space="preserve">In interpreting these results it is important to note several limitations. Firstly, the current study does not attempt to distinguish between effect size </w:t>
      </w:r>
      <w:r w:rsidRPr="00CC5B29">
        <w:rPr>
          <w:rFonts w:cstheme="minorHAnsi"/>
          <w:i/>
          <w:iCs/>
        </w:rPr>
        <w:t>heterogeneity</w:t>
      </w:r>
      <w:r w:rsidRPr="00F2034D">
        <w:rPr>
          <w:rFonts w:cstheme="minorHAnsi"/>
        </w:rPr>
        <w:t xml:space="preserve"> (i.e., effect </w:t>
      </w:r>
      <w:r w:rsidRPr="00F2034D">
        <w:rPr>
          <w:rFonts w:cstheme="minorHAnsi"/>
        </w:rPr>
        <w:lastRenderedPageBreak/>
        <w:t xml:space="preserve">sizes that are different due to subtle unobserved moderators </w:t>
      </w:r>
      <w:r w:rsidR="000821FB">
        <w:rPr>
          <w:rFonts w:cstheme="minorHAnsi"/>
        </w:rPr>
        <w:fldChar w:fldCharType="begin"/>
      </w:r>
      <w:r w:rsidR="000821FB">
        <w:rPr>
          <w:rFonts w:cstheme="minorHAnsi"/>
        </w:rPr>
        <w: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instrText>
      </w:r>
      <w:r w:rsidR="000821FB">
        <w:rPr>
          <w:rFonts w:cstheme="minorHAnsi"/>
        </w:rPr>
        <w:fldChar w:fldCharType="separate"/>
      </w:r>
      <w:r w:rsidR="000821FB">
        <w:rPr>
          <w:rFonts w:cstheme="minorHAnsi"/>
          <w:noProof/>
        </w:rPr>
        <w:t>(Kenny &amp; Judd, 2019)</w:t>
      </w:r>
      <w:r w:rsidR="000821FB">
        <w:rPr>
          <w:rFonts w:cstheme="minorHAnsi"/>
        </w:rPr>
        <w:fldChar w:fldCharType="end"/>
      </w:r>
      <w:r w:rsidRPr="00F2034D">
        <w:rPr>
          <w:rFonts w:cstheme="minorHAnsi"/>
        </w:rPr>
        <w:t xml:space="preserve"> and effect size </w:t>
      </w:r>
      <w:r w:rsidRPr="00CC5B29">
        <w:rPr>
          <w:rFonts w:cstheme="minorHAnsi"/>
          <w:i/>
          <w:iCs/>
        </w:rPr>
        <w:t>exaggeration</w:t>
      </w:r>
      <w:r w:rsidRPr="00F2034D">
        <w:rPr>
          <w:rFonts w:cstheme="minorHAnsi"/>
        </w:rPr>
        <w:t xml:space="preserve">. However, in so far as effect size heterogeneity tends to lead to smaller effects in replication studies, it seems reasonable to term this effect size exaggeration for the purposes of researchers hoping to replicate or plan future similar studies of the same type of effects. It also cannot be ruled out that the effect size differences seen in these large-scale replication projects are larger than would be seen </w:t>
      </w:r>
      <w:r w:rsidR="00370694">
        <w:rPr>
          <w:rFonts w:cstheme="minorHAnsi"/>
        </w:rPr>
        <w:t>by</w:t>
      </w:r>
      <w:r w:rsidR="00370694" w:rsidRPr="00F2034D">
        <w:rPr>
          <w:rFonts w:cstheme="minorHAnsi"/>
        </w:rPr>
        <w:t xml:space="preserve"> </w:t>
      </w:r>
      <w:r w:rsidRPr="00F2034D">
        <w:rPr>
          <w:rFonts w:cstheme="minorHAnsi"/>
        </w:rPr>
        <w:t>individuals attempting to replicate particular effects (e.g., if researchers in these large-scale replications have less access to the tacit knowledge that would normally facilitate replicators’ efforts).</w:t>
      </w:r>
    </w:p>
    <w:p w14:paraId="12893E83" w14:textId="41480DFF" w:rsidR="0000419C" w:rsidRPr="00F2034D" w:rsidRDefault="0000419C" w:rsidP="0000419C">
      <w:pPr>
        <w:pStyle w:val="BodyText"/>
        <w:rPr>
          <w:rFonts w:cstheme="minorHAnsi"/>
        </w:rPr>
      </w:pPr>
      <w:r w:rsidRPr="00F2034D">
        <w:rPr>
          <w:rFonts w:cstheme="minorHAnsi"/>
        </w:rPr>
        <w:t>The Bayesian mixture model assumes independence between effects</w:t>
      </w:r>
      <w:r w:rsidR="00706979">
        <w:rPr>
          <w:rFonts w:cstheme="minorHAnsi"/>
        </w:rPr>
        <w:t xml:space="preserve">, </w:t>
      </w:r>
      <w:r w:rsidRPr="00F2034D">
        <w:rPr>
          <w:rFonts w:cstheme="minorHAnsi"/>
        </w:rPr>
        <w:t>a uniform attenuation factor across all areas of psychological research</w:t>
      </w:r>
      <w:r w:rsidR="00706979">
        <w:rPr>
          <w:rFonts w:cstheme="minorHAnsi"/>
        </w:rPr>
        <w:t xml:space="preserve">, and </w:t>
      </w:r>
      <w:r w:rsidRPr="00F2034D">
        <w:rPr>
          <w:rFonts w:cstheme="minorHAnsi"/>
        </w:rPr>
        <w:t xml:space="preserve">allows for </w:t>
      </w:r>
      <w:r w:rsidR="00706979">
        <w:rPr>
          <w:rFonts w:cstheme="minorHAnsi"/>
        </w:rPr>
        <w:t>effects</w:t>
      </w:r>
      <w:r w:rsidR="007153F3">
        <w:rPr>
          <w:rFonts w:cstheme="minorHAnsi"/>
        </w:rPr>
        <w:t xml:space="preserve"> </w:t>
      </w:r>
      <w:r w:rsidRPr="00F2034D">
        <w:rPr>
          <w:rFonts w:cstheme="minorHAnsi"/>
        </w:rPr>
        <w:t>sampled from the alternative distribution</w:t>
      </w:r>
      <w:r w:rsidR="007153F3">
        <w:rPr>
          <w:rFonts w:cstheme="minorHAnsi"/>
        </w:rPr>
        <w:t xml:space="preserve"> </w:t>
      </w:r>
      <w:r w:rsidR="007153F3" w:rsidRPr="00F2034D">
        <w:rPr>
          <w:rFonts w:cstheme="minorHAnsi"/>
        </w:rPr>
        <w:t>to be negligibly small or even negative</w:t>
      </w:r>
      <w:r w:rsidRPr="00F2034D">
        <w:rPr>
          <w:rFonts w:cstheme="minorHAnsi"/>
        </w:rPr>
        <w:t>.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alternative and null components.</w:t>
      </w:r>
    </w:p>
    <w:p w14:paraId="198CF5F3" w14:textId="01862556" w:rsidR="00B91CAE" w:rsidRDefault="0000419C" w:rsidP="00777BA8">
      <w:pPr>
        <w:pStyle w:val="BodyText"/>
        <w:rPr>
          <w:rFonts w:cstheme="minorHAnsi"/>
        </w:rPr>
      </w:pPr>
      <w:r w:rsidRPr="00F2034D">
        <w:rPr>
          <w:rFonts w:cstheme="minorHAnsi"/>
        </w:rPr>
        <w:t xml:space="preserve">Most importantly, none of the replication projects included in this </w:t>
      </w:r>
      <w:r w:rsidR="00370694">
        <w:rPr>
          <w:rFonts w:cstheme="minorHAnsi"/>
        </w:rPr>
        <w:t>research</w:t>
      </w:r>
      <w:r w:rsidR="00370694" w:rsidRPr="00F2034D">
        <w:rPr>
          <w:rFonts w:cstheme="minorHAnsi"/>
        </w:rPr>
        <w:t xml:space="preserve"> </w:t>
      </w:r>
      <w:r w:rsidR="00706979">
        <w:rPr>
          <w:rFonts w:cstheme="minorHAnsi"/>
        </w:rPr>
        <w:t xml:space="preserve">exclusively </w:t>
      </w:r>
      <w:r w:rsidRPr="00F2034D">
        <w:rPr>
          <w:rFonts w:cstheme="minorHAnsi"/>
        </w:rPr>
        <w:t>replicated true random</w:t>
      </w:r>
      <w:r w:rsidR="00457AB6">
        <w:rPr>
          <w:rFonts w:cstheme="minorHAnsi"/>
        </w:rPr>
        <w:t>ly</w:t>
      </w:r>
      <w:r w:rsidRPr="00F2034D">
        <w:rPr>
          <w:rFonts w:cstheme="minorHAnsi"/>
        </w:rPr>
        <w:t xml:space="preserve"> select</w:t>
      </w:r>
      <w:r w:rsidR="00457AB6">
        <w:rPr>
          <w:rFonts w:cstheme="minorHAnsi"/>
        </w:rPr>
        <w:t>ed studies</w:t>
      </w:r>
      <w:r w:rsidRPr="00F2034D">
        <w:rPr>
          <w:rFonts w:cstheme="minorHAnsi"/>
        </w:rPr>
        <w:t xml:space="preserve"> from the literature</w:t>
      </w:r>
      <w:r w:rsidR="00457AB6">
        <w:rPr>
          <w:rFonts w:cstheme="minorHAnsi"/>
        </w:rPr>
        <w:t>.</w:t>
      </w:r>
      <w:r w:rsidR="00706979">
        <w:rPr>
          <w:rFonts w:cstheme="minorHAnsi"/>
        </w:rPr>
        <w:t xml:space="preserve"> </w:t>
      </w:r>
      <w:r w:rsidR="00457AB6">
        <w:rPr>
          <w:rFonts w:cstheme="minorHAnsi"/>
        </w:rPr>
        <w:t>T</w:t>
      </w:r>
      <w:r w:rsidRPr="00F2034D">
        <w:rPr>
          <w:rFonts w:cstheme="minorHAnsi"/>
        </w:rPr>
        <w:t>he sampling strategies of the replication projects vary widely (e.g., Soto, in press, examines studies included in a previous overview of trait-outcome associations whereas Camerer et al., 2018 only included studies published between 2010 and 2015 in the journals Nature and Science). It is possible that the effect size decreases seen here are systematically different from what would be seen across the behavioural sciences literature</w:t>
      </w:r>
      <w:r w:rsidR="00457AB6">
        <w:rPr>
          <w:rFonts w:cstheme="minorHAnsi"/>
        </w:rPr>
        <w:t xml:space="preserve"> more broadly</w:t>
      </w:r>
      <w:r w:rsidRPr="00F2034D">
        <w:rPr>
          <w:rFonts w:cstheme="minorHAnsi"/>
        </w:rPr>
        <w:t xml:space="preserve">. As stated in the introduction, this analysis therefore should be seen as producing an estimate of the effect size differences we would expect to see in future large-scale replication projects, under the assumption </w:t>
      </w:r>
      <w:r w:rsidR="00457AB6">
        <w:rPr>
          <w:rFonts w:cstheme="minorHAnsi"/>
        </w:rPr>
        <w:t xml:space="preserve">that </w:t>
      </w:r>
      <w:r w:rsidRPr="00F2034D">
        <w:rPr>
          <w:rFonts w:cstheme="minorHAnsi"/>
        </w:rPr>
        <w:t xml:space="preserve">the effects of the different sampling decisions used by these studies lead to normally distributed effects around some global mean level of effect size attenuation. </w:t>
      </w:r>
      <w:r w:rsidR="00777BA8" w:rsidRPr="00F2034D">
        <w:rPr>
          <w:rFonts w:cstheme="minorHAnsi"/>
        </w:rPr>
        <w:t xml:space="preserve">While </w:t>
      </w:r>
      <w:r w:rsidR="00777BA8">
        <w:rPr>
          <w:rFonts w:cstheme="minorHAnsi"/>
        </w:rPr>
        <w:t>the findings presented here</w:t>
      </w:r>
      <w:r w:rsidR="00777BA8" w:rsidRPr="00F2034D">
        <w:rPr>
          <w:rFonts w:cstheme="minorHAnsi"/>
        </w:rPr>
        <w:t xml:space="preserve"> should be considered preliminary, this analys</w:t>
      </w:r>
      <w:r w:rsidR="00777BA8">
        <w:rPr>
          <w:rFonts w:cstheme="minorHAnsi"/>
        </w:rPr>
        <w:t>e</w:t>
      </w:r>
      <w:r w:rsidR="00777BA8" w:rsidRPr="00F2034D">
        <w:rPr>
          <w:rFonts w:cstheme="minorHAnsi"/>
        </w:rPr>
        <w:t xml:space="preserve">s nonetheless provide an initial estimate of the mean effect size attenuation that </w:t>
      </w:r>
      <w:r w:rsidR="00777BA8">
        <w:rPr>
          <w:rFonts w:cstheme="minorHAnsi"/>
        </w:rPr>
        <w:t>c</w:t>
      </w:r>
      <w:r w:rsidR="00777BA8" w:rsidRPr="00F2034D">
        <w:rPr>
          <w:rFonts w:cstheme="minorHAnsi"/>
        </w:rPr>
        <w:t xml:space="preserve">ould be </w:t>
      </w:r>
      <w:r w:rsidR="00777BA8">
        <w:rPr>
          <w:rFonts w:cstheme="minorHAnsi"/>
        </w:rPr>
        <w:t xml:space="preserve">reasonably </w:t>
      </w:r>
      <w:r w:rsidR="00777BA8" w:rsidRPr="00F2034D">
        <w:rPr>
          <w:rFonts w:cstheme="minorHAnsi"/>
        </w:rPr>
        <w:t>expected in replication studies</w:t>
      </w:r>
      <w:r w:rsidR="00777BA8">
        <w:rPr>
          <w:rFonts w:cstheme="minorHAnsi"/>
        </w:rPr>
        <w:t xml:space="preserve"> and</w:t>
      </w:r>
      <w:r w:rsidR="00777BA8" w:rsidRPr="00F2034D">
        <w:rPr>
          <w:rFonts w:cstheme="minorHAnsi"/>
        </w:rPr>
        <w:t xml:space="preserve"> suggest that</w:t>
      </w:r>
      <w:r w:rsidR="00777BA8">
        <w:rPr>
          <w:rFonts w:cstheme="minorHAnsi"/>
        </w:rPr>
        <w:t>,</w:t>
      </w:r>
      <w:r w:rsidR="00777BA8" w:rsidRPr="00F2034D">
        <w:rPr>
          <w:rFonts w:cstheme="minorHAnsi"/>
        </w:rPr>
        <w:t xml:space="preserve"> even after accounting for the presence of </w:t>
      </w:r>
      <w:r w:rsidR="00777BA8" w:rsidRPr="00F2034D">
        <w:rPr>
          <w:rFonts w:cstheme="minorHAnsi"/>
        </w:rPr>
        <w:lastRenderedPageBreak/>
        <w:t>null effects</w:t>
      </w:r>
      <w:r w:rsidR="00777BA8">
        <w:rPr>
          <w:rFonts w:cstheme="minorHAnsi"/>
        </w:rPr>
        <w:t>,</w:t>
      </w:r>
      <w:r w:rsidR="00777BA8" w:rsidRPr="00F2034D">
        <w:rPr>
          <w:rFonts w:cstheme="minorHAnsi"/>
        </w:rPr>
        <w:t xml:space="preserve"> the amount of effect size attenuation between the published literature and replication studies is still noteworthy.</w:t>
      </w:r>
    </w:p>
    <w:p w14:paraId="64F6CCB7" w14:textId="77777777" w:rsidR="0000419C" w:rsidRPr="0000419C" w:rsidRDefault="0000419C" w:rsidP="00F2034D">
      <w:pPr>
        <w:pStyle w:val="Heading3"/>
      </w:pPr>
      <w:r w:rsidRPr="0000419C">
        <w:t>Conclusion</w:t>
      </w:r>
    </w:p>
    <w:p w14:paraId="00DE5572" w14:textId="77777777" w:rsidR="00777DE8" w:rsidRDefault="0000419C" w:rsidP="00777DE8">
      <w:pPr>
        <w:pStyle w:val="BodyText"/>
        <w:rPr>
          <w:rFonts w:cstheme="minorHAnsi"/>
        </w:rPr>
      </w:pPr>
      <w:r w:rsidRPr="00F2034D">
        <w:rPr>
          <w:rFonts w:cstheme="minorHAnsi"/>
        </w:rPr>
        <w:t xml:space="preserve">The findings of this study reinforce the importance of recent efforts to reduce </w:t>
      </w:r>
      <w:r w:rsidR="00457AB6">
        <w:rPr>
          <w:rFonts w:cstheme="minorHAnsi"/>
        </w:rPr>
        <w:t xml:space="preserve">the </w:t>
      </w:r>
      <w:r w:rsidRPr="00F2034D">
        <w:rPr>
          <w:rFonts w:cstheme="minorHAnsi"/>
        </w:rPr>
        <w:t>reliance on underpowered original research designs</w:t>
      </w:r>
      <w:r w:rsidR="00457AB6">
        <w:rPr>
          <w:rFonts w:cstheme="minorHAnsi"/>
        </w:rPr>
        <w:t xml:space="preserve"> in psychological research</w:t>
      </w:r>
      <w:r w:rsidRPr="00F2034D">
        <w:rPr>
          <w:rFonts w:cstheme="minorHAnsi"/>
        </w:rPr>
        <w:t xml:space="preserve">, to circumvent publication bias, and to avoid QRPs like p-hacking and HARKing </w:t>
      </w:r>
      <w:r w:rsidR="000821FB" w:rsidRPr="00F2034D">
        <w:rPr>
          <w:rFonts w:cstheme="minorHAnsi"/>
        </w:rPr>
        <w:fldChar w:fldCharType="begin"/>
      </w:r>
      <w:r w:rsidR="000821FB" w:rsidRPr="008F2257">
        <w:rPr>
          <w:rFonts w:cstheme="minorHAnsi"/>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0821FB" w:rsidRPr="00F2034D">
        <w:rPr>
          <w:rFonts w:cstheme="minorHAnsi"/>
        </w:rPr>
        <w:fldChar w:fldCharType="separate"/>
      </w:r>
      <w:r w:rsidR="000821FB" w:rsidRPr="008F2257">
        <w:rPr>
          <w:rFonts w:cstheme="minorHAnsi"/>
          <w:noProof/>
        </w:rPr>
        <w:t>(Bakker et al., 2012)</w:t>
      </w:r>
      <w:r w:rsidR="000821FB" w:rsidRPr="00F2034D">
        <w:rPr>
          <w:rFonts w:cstheme="minorHAnsi"/>
        </w:rPr>
        <w:fldChar w:fldCharType="end"/>
      </w:r>
      <w:r w:rsidRPr="00F2034D">
        <w:rPr>
          <w:rFonts w:cstheme="minorHAnsi"/>
        </w:rPr>
        <w:t xml:space="preserve">. Efforts to avoid the impact of any of these issues would likely reduce the degree to which effect sizes are attenuated in replications of the primary research literature. </w:t>
      </w:r>
    </w:p>
    <w:p w14:paraId="778205ED" w14:textId="1B047DEB" w:rsidR="00777DE8" w:rsidRDefault="0000419C" w:rsidP="00777DE8">
      <w:pPr>
        <w:pStyle w:val="BodyText"/>
        <w:rPr>
          <w:rFonts w:cstheme="minorHAnsi"/>
        </w:rPr>
      </w:pPr>
      <w:r w:rsidRPr="00F2034D">
        <w:rPr>
          <w:rFonts w:cstheme="minorHAnsi"/>
        </w:rPr>
        <w:t xml:space="preserve">In order to avoid performing future underpowered research, researchers should be aware that their experiments are likely to be underpowered if they plan their sample sizes using the effect size reported in a previous experiment. As a conservative heuristic for researchers performing formal sample size planning on the basis of previous research, researchers could follow the advice given in </w:t>
      </w:r>
      <w:r w:rsidR="000821FB" w:rsidRPr="00F2034D">
        <w:rPr>
          <w:rFonts w:cstheme="minorHAnsi"/>
        </w:rPr>
        <w:fldChar w:fldCharType="begin"/>
      </w:r>
      <w:r w:rsidR="00DF1FE1">
        <w:rPr>
          <w:rFonts w:cstheme="minorHAnsi"/>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sidRPr="00F2034D">
        <w:rPr>
          <w:rFonts w:cstheme="minorHAnsi"/>
        </w:rPr>
        <w:fldChar w:fldCharType="separate"/>
      </w:r>
      <w:r w:rsidR="00DF1FE1">
        <w:rPr>
          <w:rFonts w:cstheme="minorHAnsi"/>
          <w:noProof/>
        </w:rPr>
        <w:t>Camerer et al. (2018)</w:t>
      </w:r>
      <w:r w:rsidR="000821FB" w:rsidRPr="00F2034D">
        <w:rPr>
          <w:rFonts w:cstheme="minorHAnsi"/>
        </w:rPr>
        <w:fldChar w:fldCharType="end"/>
      </w:r>
      <w:r w:rsidRPr="00F2034D">
        <w:rPr>
          <w:rFonts w:cstheme="minorHAnsi"/>
        </w:rPr>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t>
      </w:r>
      <w:r w:rsidR="000821FB" w:rsidRPr="00F2034D">
        <w:rPr>
          <w:rFonts w:cstheme="minorHAnsi"/>
        </w:rPr>
        <w:fldChar w:fldCharType="begin"/>
      </w:r>
      <w:r w:rsidR="000821FB" w:rsidRPr="008F2257">
        <w:rPr>
          <w:rFonts w:cstheme="minorHAnsi"/>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sidRPr="00F2034D">
        <w:rPr>
          <w:rFonts w:cstheme="minorHAnsi"/>
        </w:rPr>
        <w:fldChar w:fldCharType="separate"/>
      </w:r>
      <w:r w:rsidR="000821FB" w:rsidRPr="008F2257">
        <w:rPr>
          <w:rFonts w:cstheme="minorHAnsi"/>
          <w:noProof/>
        </w:rPr>
        <w:t>(Lakens et al., 2018)</w:t>
      </w:r>
      <w:r w:rsidR="000821FB" w:rsidRPr="00F2034D">
        <w:rPr>
          <w:rFonts w:cstheme="minorHAnsi"/>
        </w:rPr>
        <w:fldChar w:fldCharType="end"/>
      </w:r>
      <w:r w:rsidRPr="00F2034D">
        <w:rPr>
          <w:rFonts w:cstheme="minorHAnsi"/>
        </w:rPr>
        <w:t xml:space="preserve">, using sequential analysis strategies </w:t>
      </w:r>
      <w:r w:rsidR="000821FB" w:rsidRPr="00F2034D">
        <w:rPr>
          <w:rFonts w:cstheme="minorHAnsi"/>
        </w:rPr>
        <w:fldChar w:fldCharType="begin"/>
      </w:r>
      <w:r w:rsidR="000821FB" w:rsidRPr="008F2257">
        <w:rPr>
          <w:rFonts w:cstheme="minorHAnsi"/>
        </w:rPr>
        <w:instrText xml:space="preserve"> ADDIN EN.CITE &lt;EndNote&gt;&lt;Cite&gt;&lt;Author&gt;Pocock&lt;/Author&gt;&lt;Year&gt;1977&lt;/Year&gt;&lt;RecNum&gt;553&lt;/RecNum&gt;&lt;DisplayText&gt;(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EndNote&gt;</w:instrText>
      </w:r>
      <w:r w:rsidR="000821FB" w:rsidRPr="00F2034D">
        <w:rPr>
          <w:rFonts w:cstheme="minorHAnsi"/>
        </w:rPr>
        <w:fldChar w:fldCharType="separate"/>
      </w:r>
      <w:r w:rsidR="000821FB" w:rsidRPr="008F2257">
        <w:rPr>
          <w:rFonts w:cstheme="minorHAnsi"/>
          <w:noProof/>
        </w:rPr>
        <w:t>(Pocock, 1977)</w:t>
      </w:r>
      <w:r w:rsidR="000821FB" w:rsidRPr="00F2034D">
        <w:rPr>
          <w:rFonts w:cstheme="minorHAnsi"/>
        </w:rPr>
        <w:fldChar w:fldCharType="end"/>
      </w:r>
      <w:r w:rsidRPr="00F2034D">
        <w:rPr>
          <w:rFonts w:cstheme="minorHAnsi"/>
        </w:rPr>
        <w:t xml:space="preserve">, or planning for adequate precision in parameter estimates across a range of possible effect sizes </w: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 </w:instrTex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DATA </w:instrText>
      </w:r>
      <w:r w:rsidR="000821FB" w:rsidRPr="00F2034D">
        <w:rPr>
          <w:rFonts w:cstheme="minorHAnsi"/>
        </w:rPr>
      </w:r>
      <w:r w:rsidR="000821FB" w:rsidRPr="00F2034D">
        <w:rPr>
          <w:rFonts w:cstheme="minorHAnsi"/>
        </w:rPr>
        <w:fldChar w:fldCharType="end"/>
      </w:r>
      <w:r w:rsidR="000821FB" w:rsidRPr="00F2034D">
        <w:rPr>
          <w:rFonts w:cstheme="minorHAnsi"/>
        </w:rPr>
      </w:r>
      <w:r w:rsidR="000821FB" w:rsidRPr="00F2034D">
        <w:rPr>
          <w:rFonts w:cstheme="minorHAnsi"/>
        </w:rPr>
        <w:fldChar w:fldCharType="separate"/>
      </w:r>
      <w:r w:rsidR="000821FB" w:rsidRPr="008F2257">
        <w:rPr>
          <w:rFonts w:cstheme="minorHAnsi"/>
          <w:noProof/>
        </w:rPr>
        <w:t>(Kelley, Darku, &amp; Chattopadhyay, 2017; Maxwell, Kelley, &amp; Rausch, 2008)</w:t>
      </w:r>
      <w:r w:rsidR="000821FB" w:rsidRPr="00F2034D">
        <w:rPr>
          <w:rFonts w:cstheme="minorHAnsi"/>
        </w:rPr>
        <w:fldChar w:fldCharType="end"/>
      </w:r>
      <w:r w:rsidRPr="00F2034D">
        <w:rPr>
          <w:rFonts w:cstheme="minorHAnsi"/>
        </w:rPr>
        <w:t>.</w:t>
      </w:r>
      <w:r w:rsidR="00DF1FE1">
        <w:rPr>
          <w:rFonts w:cstheme="minorHAnsi"/>
        </w:rPr>
        <w:t xml:space="preserve"> </w:t>
      </w:r>
      <w:r w:rsidR="00285C7E">
        <w:rPr>
          <w:rFonts w:cstheme="minorHAnsi"/>
        </w:rPr>
        <w:t>In addition, r</w:t>
      </w:r>
      <w:r w:rsidR="005D17E4" w:rsidRPr="00F2034D">
        <w:rPr>
          <w:rFonts w:cstheme="minorHAnsi"/>
        </w:rPr>
        <w:t xml:space="preserve">ecent large-scale multinational data collection efforts like the Many labs Projects or the Psychological Science Accelerator </w: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 </w:instrTex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DATA </w:instrText>
      </w:r>
      <w:r w:rsidR="005D17E4" w:rsidRPr="00F2034D">
        <w:rPr>
          <w:rFonts w:cstheme="minorHAnsi"/>
        </w:rPr>
      </w:r>
      <w:r w:rsidR="005D17E4" w:rsidRPr="00F2034D">
        <w:rPr>
          <w:rFonts w:cstheme="minorHAnsi"/>
        </w:rPr>
        <w:fldChar w:fldCharType="end"/>
      </w:r>
      <w:r w:rsidR="005D17E4" w:rsidRPr="00F2034D">
        <w:rPr>
          <w:rFonts w:cstheme="minorHAnsi"/>
        </w:rPr>
      </w:r>
      <w:r w:rsidR="005D17E4" w:rsidRPr="00F2034D">
        <w:rPr>
          <w:rFonts w:cstheme="minorHAnsi"/>
        </w:rPr>
        <w:fldChar w:fldCharType="separate"/>
      </w:r>
      <w:r w:rsidR="005D17E4" w:rsidRPr="008F2257">
        <w:rPr>
          <w:rFonts w:cstheme="minorHAnsi"/>
          <w:noProof/>
        </w:rPr>
        <w:t>(Moshontz et al., 2018)</w:t>
      </w:r>
      <w:r w:rsidR="005D17E4" w:rsidRPr="00F2034D">
        <w:rPr>
          <w:rFonts w:cstheme="minorHAnsi"/>
        </w:rPr>
        <w:fldChar w:fldCharType="end"/>
      </w:r>
      <w:r w:rsidR="005D17E4" w:rsidRPr="00F2034D">
        <w:rPr>
          <w:rFonts w:cstheme="minorHAnsi"/>
        </w:rPr>
        <w:t xml:space="preserve"> also help to avoid the negative impacts of low statistical power by allowing for extremely high powered studies of even very small effects.</w:t>
      </w:r>
    </w:p>
    <w:p w14:paraId="5955FF0D" w14:textId="4D0001F7" w:rsidR="00090A5F" w:rsidRPr="005D17E4" w:rsidRDefault="005D17E4" w:rsidP="005D17E4">
      <w:pPr>
        <w:pStyle w:val="BodyText"/>
        <w:rPr>
          <w:rFonts w:eastAsiaTheme="majorEastAsia" w:cstheme="minorHAnsi"/>
          <w:szCs w:val="24"/>
        </w:rPr>
      </w:pPr>
      <w:r w:rsidRPr="00F2034D">
        <w:rPr>
          <w:rFonts w:cstheme="minorHAnsi"/>
        </w:rPr>
        <w:t>There are several recent efforts to reduce the impact of publication and reporting biases that readers should be aware of, many of which individual researchers can voluntarily and easily take part in.</w:t>
      </w:r>
      <w:r>
        <w:rPr>
          <w:rFonts w:cstheme="minorHAnsi"/>
        </w:rPr>
        <w:t xml:space="preserve"> </w:t>
      </w:r>
      <w:r w:rsidR="0000419C" w:rsidRPr="00F2034D">
        <w:rPr>
          <w:rFonts w:eastAsiaTheme="majorEastAsia" w:cstheme="minorHAnsi"/>
          <w:szCs w:val="24"/>
        </w:rPr>
        <w:t xml:space="preserve">Careful preregistration of analysis plans </w:t>
      </w:r>
      <w:r w:rsidR="00777DE8">
        <w:rPr>
          <w:rFonts w:eastAsiaTheme="majorEastAsia" w:cstheme="minorHAnsi"/>
          <w:szCs w:val="24"/>
        </w:rPr>
        <w:t>allows researchers to</w:t>
      </w:r>
      <w:r w:rsidR="0000419C" w:rsidRPr="00F2034D">
        <w:rPr>
          <w:rFonts w:eastAsiaTheme="majorEastAsia" w:cstheme="minorHAnsi"/>
          <w:szCs w:val="24"/>
        </w:rPr>
        <w:t xml:space="preserve"> avoid biases in </w:t>
      </w:r>
      <w:r w:rsidR="00777DE8">
        <w:rPr>
          <w:rFonts w:eastAsiaTheme="majorEastAsia" w:cstheme="minorHAnsi"/>
          <w:szCs w:val="24"/>
        </w:rPr>
        <w:t>the</w:t>
      </w:r>
      <w:r w:rsidR="0000419C" w:rsidRPr="00F2034D">
        <w:rPr>
          <w:rFonts w:eastAsiaTheme="majorEastAsia" w:cstheme="minorHAnsi"/>
          <w:szCs w:val="24"/>
        </w:rPr>
        <w:t xml:space="preserve"> </w:t>
      </w:r>
      <w:r w:rsidR="00777DE8">
        <w:rPr>
          <w:rFonts w:eastAsiaTheme="majorEastAsia" w:cstheme="minorHAnsi"/>
          <w:szCs w:val="24"/>
        </w:rPr>
        <w:t xml:space="preserve">analysis of their data </w:t>
      </w:r>
      <w:r w:rsidR="00C23567">
        <w:rPr>
          <w:rFonts w:eastAsiaTheme="majorEastAsia" w:cstheme="minorHAnsi"/>
          <w:szCs w:val="24"/>
        </w:rPr>
        <w:t>that</w:t>
      </w:r>
      <w:r w:rsidR="00C23567" w:rsidRPr="00F2034D">
        <w:rPr>
          <w:rFonts w:eastAsiaTheme="majorEastAsia" w:cstheme="minorHAnsi"/>
          <w:szCs w:val="24"/>
        </w:rPr>
        <w:t xml:space="preserve"> </w:t>
      </w:r>
      <w:r w:rsidR="0000419C" w:rsidRPr="00F2034D">
        <w:rPr>
          <w:rFonts w:eastAsiaTheme="majorEastAsia" w:cstheme="minorHAnsi"/>
          <w:szCs w:val="24"/>
        </w:rPr>
        <w:t xml:space="preserve">may otherwise lead to inflated effect size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Wicherts et al., 2016)</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Data-sharing platforms such as figshare (figshare.com) and the Open Science Framework (osf.io) make it possible for researchers to easily share the results of research whether or not a study is published in a traditional journal. Similarly, pre-prints (e.g., </w:t>
      </w:r>
      <w:r w:rsidR="0000419C" w:rsidRPr="00F2034D">
        <w:rPr>
          <w:rFonts w:eastAsiaTheme="majorEastAsia" w:cstheme="minorHAnsi"/>
          <w:szCs w:val="24"/>
        </w:rPr>
        <w:lastRenderedPageBreak/>
        <w:t xml:space="preserve">https://psyarxiv.com) allow researchers to report and publicize reports and data that may otherwise remain in the file draw. Both preprints and data repositories make it easier to ensure that non-significant results are accessible to other researchers and meta-analysts. Finally, registered reports, in which papers are reviewed before data-collection on the basis of the research design and analysis strategy as opposed to the results, also show promise in helping to develop a body of literature </w:t>
      </w:r>
      <w:r w:rsidR="00C23567">
        <w:rPr>
          <w:rFonts w:eastAsiaTheme="majorEastAsia" w:cstheme="minorHAnsi"/>
          <w:szCs w:val="24"/>
        </w:rPr>
        <w:t>that</w:t>
      </w:r>
      <w:r w:rsidR="00C23567" w:rsidRPr="00F2034D">
        <w:rPr>
          <w:rFonts w:eastAsiaTheme="majorEastAsia" w:cstheme="minorHAnsi"/>
          <w:szCs w:val="24"/>
        </w:rPr>
        <w:t xml:space="preserve"> </w:t>
      </w:r>
      <w:r w:rsidR="0000419C" w:rsidRPr="00F2034D">
        <w:rPr>
          <w:rFonts w:eastAsiaTheme="majorEastAsia" w:cstheme="minorHAnsi"/>
          <w:szCs w:val="24"/>
        </w:rPr>
        <w:t xml:space="preserve">is not affected by reporting and publication bia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Nosek &amp; Lakens, 2014)</w:t>
      </w:r>
      <w:r w:rsidR="000821FB" w:rsidRPr="00F2034D">
        <w:rPr>
          <w:rFonts w:eastAsiaTheme="majorEastAsia" w:cstheme="minorHAnsi"/>
          <w:szCs w:val="24"/>
        </w:rPr>
        <w:fldChar w:fldCharType="end"/>
      </w:r>
      <w:r w:rsidR="0000419C" w:rsidRPr="00F2034D">
        <w:rPr>
          <w:rFonts w:eastAsiaTheme="majorEastAsia" w:cstheme="minorHAnsi"/>
          <w:szCs w:val="24"/>
        </w:rPr>
        <w:t>. However, until large bodies of research free of publication bias become available, researchers should be aware that effect sizes in published studies are likely to be considerably overstated.</w:t>
      </w:r>
      <w:bookmarkStart w:id="22" w:name="conclusion"/>
      <w:bookmarkEnd w:id="22"/>
    </w:p>
    <w:p w14:paraId="3CB1B669" w14:textId="77777777" w:rsidR="00090A5F" w:rsidRPr="008F2257" w:rsidRDefault="00090A5F">
      <w:pPr>
        <w:rPr>
          <w:rFonts w:eastAsiaTheme="majorEastAsia" w:cstheme="minorHAnsi"/>
        </w:rPr>
      </w:pPr>
      <w:r w:rsidRPr="008F2257">
        <w:rPr>
          <w:rFonts w:cstheme="minorHAnsi"/>
        </w:rPr>
        <w:br w:type="page"/>
      </w:r>
    </w:p>
    <w:p w14:paraId="664A6D7D" w14:textId="29F525A3" w:rsidR="003F70B4" w:rsidRPr="003379FD" w:rsidRDefault="003F70B4" w:rsidP="00F2034D">
      <w:pPr>
        <w:pStyle w:val="Heading3"/>
        <w:spacing w:line="360" w:lineRule="auto"/>
        <w:jc w:val="center"/>
        <w:rPr>
          <w:rFonts w:asciiTheme="minorHAnsi" w:hAnsiTheme="minorHAnsi" w:cstheme="minorHAnsi"/>
          <w:sz w:val="22"/>
          <w:szCs w:val="22"/>
        </w:rPr>
      </w:pPr>
      <w:r w:rsidRPr="003379FD">
        <w:rPr>
          <w:rFonts w:asciiTheme="minorHAnsi" w:hAnsiTheme="minorHAnsi" w:cstheme="minorHAnsi"/>
          <w:sz w:val="22"/>
          <w:szCs w:val="22"/>
        </w:rPr>
        <w:lastRenderedPageBreak/>
        <w:t>References</w:t>
      </w:r>
    </w:p>
    <w:p w14:paraId="37989621" w14:textId="77777777" w:rsidR="00E40B5F" w:rsidRPr="00E40B5F" w:rsidRDefault="003F70B4" w:rsidP="00E40B5F">
      <w:pPr>
        <w:pStyle w:val="EndNoteBibliography"/>
        <w:spacing w:after="0"/>
        <w:ind w:left="720" w:hanging="720"/>
      </w:pPr>
      <w:r w:rsidRPr="003379FD">
        <w:rPr>
          <w:rFonts w:asciiTheme="minorHAnsi" w:hAnsiTheme="minorHAnsi" w:cstheme="minorHAnsi"/>
        </w:rPr>
        <w:fldChar w:fldCharType="begin"/>
      </w:r>
      <w:r w:rsidRPr="003379FD">
        <w:rPr>
          <w:rFonts w:asciiTheme="minorHAnsi" w:hAnsiTheme="minorHAnsi" w:cstheme="minorHAnsi"/>
        </w:rPr>
        <w:instrText xml:space="preserve"> ADDIN EN.REFLIST </w:instrText>
      </w:r>
      <w:r w:rsidRPr="003379FD">
        <w:rPr>
          <w:rFonts w:asciiTheme="minorHAnsi" w:hAnsiTheme="minorHAnsi" w:cstheme="minorHAnsi"/>
        </w:rPr>
        <w:fldChar w:fldCharType="separate"/>
      </w:r>
      <w:r w:rsidR="00E40B5F" w:rsidRPr="00E40B5F">
        <w:t xml:space="preserve">Agnoli, F., Wicherts, J. M., Veldkamp, C. L. S., Albiero, P., &amp; Cubelli, R. (2017). Questionable research practices among italian research psychologists. </w:t>
      </w:r>
      <w:r w:rsidR="00E40B5F" w:rsidRPr="00E40B5F">
        <w:rPr>
          <w:i/>
        </w:rPr>
        <w:t>PLOS ONE, 12</w:t>
      </w:r>
      <w:r w:rsidR="00E40B5F" w:rsidRPr="00E40B5F">
        <w:t>(3), e0172792. doi:10.1371/journal.pone.0172792</w:t>
      </w:r>
    </w:p>
    <w:p w14:paraId="004B6DAB" w14:textId="77777777" w:rsidR="00E40B5F" w:rsidRPr="00E40B5F" w:rsidRDefault="00E40B5F" w:rsidP="00E40B5F">
      <w:pPr>
        <w:pStyle w:val="EndNoteBibliography"/>
        <w:spacing w:after="0"/>
        <w:ind w:left="720" w:hanging="720"/>
      </w:pPr>
      <w:r w:rsidRPr="00E40B5F">
        <w:t xml:space="preserve">Bakker, M., van Dijk, A., &amp; Wicherts, J. M. (2012). The Rules of the Game Called Psychological Science. </w:t>
      </w:r>
      <w:r w:rsidRPr="00E40B5F">
        <w:rPr>
          <w:i/>
        </w:rPr>
        <w:t>Perspectives on Psychological Science, 7</w:t>
      </w:r>
      <w:r w:rsidRPr="00E40B5F">
        <w:t>(6), 543-554. doi:10.1177/1745691612459060</w:t>
      </w:r>
    </w:p>
    <w:p w14:paraId="148B7180" w14:textId="77777777" w:rsidR="00E40B5F" w:rsidRPr="00E40B5F" w:rsidRDefault="00E40B5F" w:rsidP="00E40B5F">
      <w:pPr>
        <w:pStyle w:val="EndNoteBibliography"/>
        <w:spacing w:after="0"/>
        <w:ind w:left="720" w:hanging="720"/>
      </w:pPr>
      <w:r w:rsidRPr="00E40B5F">
        <w:t xml:space="preserve">Button, K. S., Ioannidis, J. P. A., Mokrysz, C., Nosek, B. A., Flint, J., Robinson, E. S. J., &amp; Munafo, M. R. (2013). Power failure: why small sample size undermines the reliability of neuroscience. </w:t>
      </w:r>
      <w:r w:rsidRPr="00E40B5F">
        <w:rPr>
          <w:i/>
        </w:rPr>
        <w:t>Nature Reviews Neuroscience, 14</w:t>
      </w:r>
      <w:r w:rsidRPr="00E40B5F">
        <w:t>(5), 365-376. doi:10.1038/nrn3475</w:t>
      </w:r>
    </w:p>
    <w:p w14:paraId="586C84A9" w14:textId="77777777" w:rsidR="00E40B5F" w:rsidRPr="00E40B5F" w:rsidRDefault="00E40B5F" w:rsidP="00E40B5F">
      <w:pPr>
        <w:pStyle w:val="EndNoteBibliography"/>
        <w:spacing w:after="0"/>
        <w:ind w:left="720" w:hanging="720"/>
      </w:pPr>
      <w:r w:rsidRPr="00E40B5F">
        <w:t xml:space="preserve">Camerer, C. F., Dreber, A., Holzmeister, F., Ho, T.-H., Huber, J., Johannesson, M., . . . Wu, H. (2018). Evaluating the replicability of social science experiments in Nature and Science between 2010 and 2015. </w:t>
      </w:r>
      <w:r w:rsidRPr="00E40B5F">
        <w:rPr>
          <w:i/>
        </w:rPr>
        <w:t>Nature Human Behaviour, 2</w:t>
      </w:r>
      <w:r w:rsidRPr="00E40B5F">
        <w:t>(9), 637-644. doi:10.1038/s41562-018-0399-z</w:t>
      </w:r>
    </w:p>
    <w:p w14:paraId="6B656D71" w14:textId="77777777" w:rsidR="00E40B5F" w:rsidRPr="00E40B5F" w:rsidRDefault="00E40B5F" w:rsidP="00E40B5F">
      <w:pPr>
        <w:pStyle w:val="EndNoteBibliography"/>
        <w:spacing w:after="0"/>
        <w:ind w:left="720" w:hanging="720"/>
      </w:pPr>
      <w:r w:rsidRPr="00E40B5F">
        <w:t xml:space="preserve">Cohen, J. (1962). The statistical power of abnormal-social psychological research: A review. </w:t>
      </w:r>
      <w:r w:rsidRPr="00E40B5F">
        <w:rPr>
          <w:i/>
        </w:rPr>
        <w:t>The Journal of Abnormal and Social Psychology, 65</w:t>
      </w:r>
      <w:r w:rsidRPr="00E40B5F">
        <w:t>(3), 145-153. doi:10.1037/h0045186</w:t>
      </w:r>
    </w:p>
    <w:p w14:paraId="1C4125FE" w14:textId="77777777" w:rsidR="00E40B5F" w:rsidRPr="00E40B5F" w:rsidRDefault="00E40B5F" w:rsidP="00E40B5F">
      <w:pPr>
        <w:pStyle w:val="EndNoteBibliography"/>
        <w:spacing w:after="0"/>
        <w:ind w:left="720" w:hanging="720"/>
      </w:pPr>
      <w:r w:rsidRPr="00E40B5F">
        <w:t xml:space="preserve">Depaoli, S., Clifton, J. P., &amp; Cobb, P. R. (2016). Just Another Gibbs Sampler (JAGS): Flexible Software for MCMC Implementation. </w:t>
      </w:r>
      <w:r w:rsidRPr="00E40B5F">
        <w:rPr>
          <w:i/>
        </w:rPr>
        <w:t>Journal of Educational and Behavioral Statistics, 41</w:t>
      </w:r>
      <w:r w:rsidRPr="00E40B5F">
        <w:t>(6), 628-649. doi:10.3102/1076998616664876</w:t>
      </w:r>
    </w:p>
    <w:p w14:paraId="428DF8B3" w14:textId="77777777" w:rsidR="00E40B5F" w:rsidRPr="00E40B5F" w:rsidRDefault="00E40B5F" w:rsidP="00E40B5F">
      <w:pPr>
        <w:pStyle w:val="EndNoteBibliography"/>
        <w:spacing w:after="0"/>
        <w:ind w:left="720" w:hanging="720"/>
      </w:pPr>
      <w:r w:rsidRPr="00E40B5F">
        <w:t xml:space="preserve">Dwan, K., Gamble, C., Williamson, P. R., &amp; Kirkham, J. J. (2013). Systematic Review of the Empirical Evidence of Study Publication Bias and Outcome Reporting Bias — An Updated Review. </w:t>
      </w:r>
      <w:r w:rsidRPr="00E40B5F">
        <w:rPr>
          <w:i/>
        </w:rPr>
        <w:t>PLOS ONE, 8</w:t>
      </w:r>
      <w:r w:rsidRPr="00E40B5F">
        <w:t>(7), e66844. doi:10.1371/journal.pone.0066844</w:t>
      </w:r>
    </w:p>
    <w:p w14:paraId="25843F57" w14:textId="3137EBE3" w:rsidR="00E40B5F" w:rsidRPr="00E40B5F" w:rsidRDefault="00E40B5F" w:rsidP="00E40B5F">
      <w:pPr>
        <w:pStyle w:val="EndNoteBibliography"/>
        <w:spacing w:after="0"/>
        <w:ind w:left="720" w:hanging="720"/>
      </w:pPr>
      <w:r w:rsidRPr="00E40B5F">
        <w:t xml:space="preserve">Ebersole, C. R., Atherton, O. E., Belanger, A. L., Skulborstad, H. M., Allen, J. M., Banks, J. B., . . . Nosek, B. A. (2016). Many Labs 3: Evaluating participant pool quality across the academic semester via replication. </w:t>
      </w:r>
      <w:r w:rsidRPr="00E40B5F">
        <w:rPr>
          <w:i/>
        </w:rPr>
        <w:t>Journal of Experimental Social Psychology, 67</w:t>
      </w:r>
      <w:r w:rsidRPr="00E40B5F">
        <w:t>, 68-82. doi:</w:t>
      </w:r>
      <w:hyperlink r:id="rId21" w:history="1">
        <w:r w:rsidRPr="00E40B5F">
          <w:rPr>
            <w:rStyle w:val="Hyperlink"/>
          </w:rPr>
          <w:t>https://doi.org/10.1016/j.jesp.2015.10.012</w:t>
        </w:r>
      </w:hyperlink>
    </w:p>
    <w:p w14:paraId="14852E00" w14:textId="5EC5BC77" w:rsidR="00E40B5F" w:rsidRPr="00E40B5F" w:rsidRDefault="00E40B5F" w:rsidP="00E40B5F">
      <w:pPr>
        <w:pStyle w:val="EndNoteBibliography"/>
        <w:spacing w:after="0"/>
        <w:ind w:left="720" w:hanging="720"/>
      </w:pPr>
      <w:r w:rsidRPr="00E40B5F">
        <w:t xml:space="preserve">Egger, M., Smith, G. D., Schneider, M., &amp; Minder, C. (1997). Bias in meta-analysis detected by a simple, graphical test. </w:t>
      </w:r>
      <w:r w:rsidRPr="00E40B5F">
        <w:rPr>
          <w:i/>
        </w:rPr>
        <w:t>BMJ, 315</w:t>
      </w:r>
      <w:r w:rsidRPr="00E40B5F">
        <w:t xml:space="preserve">(7109), 629.  Retrieved from </w:t>
      </w:r>
      <w:hyperlink r:id="rId22" w:history="1">
        <w:r w:rsidRPr="00E40B5F">
          <w:rPr>
            <w:rStyle w:val="Hyperlink"/>
          </w:rPr>
          <w:t>http://www.bmj.com/content/315/7109/629.abstract</w:t>
        </w:r>
      </w:hyperlink>
    </w:p>
    <w:p w14:paraId="16367811" w14:textId="77777777" w:rsidR="00E40B5F" w:rsidRPr="00E40B5F" w:rsidRDefault="00E40B5F" w:rsidP="00E40B5F">
      <w:pPr>
        <w:pStyle w:val="EndNoteBibliography"/>
        <w:spacing w:after="0"/>
        <w:ind w:left="720" w:hanging="720"/>
      </w:pPr>
      <w:r w:rsidRPr="00E40B5F">
        <w:t xml:space="preserve">Fanelli, D. (2012). Negative results are disappearing from most disciplines and countries. </w:t>
      </w:r>
      <w:r w:rsidRPr="00E40B5F">
        <w:rPr>
          <w:i/>
        </w:rPr>
        <w:t>Scientometrics, 90</w:t>
      </w:r>
      <w:r w:rsidRPr="00E40B5F">
        <w:t>(3), 891-904. doi:10.1007/s11192-011-0494-7</w:t>
      </w:r>
    </w:p>
    <w:p w14:paraId="4A59BB5E" w14:textId="77777777" w:rsidR="00E40B5F" w:rsidRPr="00E40B5F" w:rsidRDefault="00E40B5F" w:rsidP="00E40B5F">
      <w:pPr>
        <w:pStyle w:val="EndNoteBibliography"/>
        <w:spacing w:after="0"/>
        <w:ind w:left="720" w:hanging="720"/>
      </w:pPr>
      <w:r w:rsidRPr="00E40B5F">
        <w:t xml:space="preserve">Fiedler, K., &amp; Schwarz, N. (2015). Questionable Research Practices Revisited. </w:t>
      </w:r>
      <w:r w:rsidRPr="00E40B5F">
        <w:rPr>
          <w:i/>
        </w:rPr>
        <w:t>Social Psychological and Personality Science, 7</w:t>
      </w:r>
      <w:r w:rsidRPr="00E40B5F">
        <w:t>(1), 45-52. doi:10.1177/1948550615612150</w:t>
      </w:r>
    </w:p>
    <w:p w14:paraId="4A5DCC6B" w14:textId="04292D59" w:rsidR="00E40B5F" w:rsidRPr="00E40B5F" w:rsidRDefault="00E40B5F" w:rsidP="00E40B5F">
      <w:pPr>
        <w:pStyle w:val="EndNoteBibliography"/>
        <w:spacing w:after="0"/>
        <w:ind w:left="720" w:hanging="720"/>
      </w:pPr>
      <w:r w:rsidRPr="00E40B5F">
        <w:t xml:space="preserve">Franco, A., Malhotra, N., &amp; Simonovits, G. (2014). Publication bias in the social sciences: Unlocking the file drawer. </w:t>
      </w:r>
      <w:r w:rsidRPr="00E40B5F">
        <w:rPr>
          <w:i/>
        </w:rPr>
        <w:t>Science, 345</w:t>
      </w:r>
      <w:r w:rsidRPr="00E40B5F">
        <w:t xml:space="preserve">(6203), 1502.  Retrieved from </w:t>
      </w:r>
      <w:hyperlink r:id="rId23" w:history="1">
        <w:r w:rsidRPr="00E40B5F">
          <w:rPr>
            <w:rStyle w:val="Hyperlink"/>
          </w:rPr>
          <w:t>http://science.sciencemag.org/content/345/6203/1502.abstract</w:t>
        </w:r>
      </w:hyperlink>
    </w:p>
    <w:p w14:paraId="6A67A321" w14:textId="77777777" w:rsidR="00E40B5F" w:rsidRPr="00E40B5F" w:rsidRDefault="00E40B5F" w:rsidP="00E40B5F">
      <w:pPr>
        <w:pStyle w:val="EndNoteBibliography"/>
        <w:spacing w:after="0"/>
        <w:ind w:left="720" w:hanging="720"/>
      </w:pPr>
      <w:r w:rsidRPr="00E40B5F">
        <w:t xml:space="preserve">Gelman, A., &amp; Shirley, K. (2011). Inference from simulations and monitoring convergence. In S. Brooks, A. Gelman, G. Jones, &amp; X.-L. Meng (Eds.), </w:t>
      </w:r>
      <w:r w:rsidRPr="00E40B5F">
        <w:rPr>
          <w:i/>
        </w:rPr>
        <w:t>Handbook of markov chain monte carlo</w:t>
      </w:r>
      <w:r w:rsidRPr="00E40B5F">
        <w:t xml:space="preserve"> (Vol. 6, pp. 163-174). Boca Raton, Florida: CRC press. </w:t>
      </w:r>
    </w:p>
    <w:p w14:paraId="14A19D16" w14:textId="77777777" w:rsidR="00E40B5F" w:rsidRPr="00E40B5F" w:rsidRDefault="00E40B5F" w:rsidP="00E40B5F">
      <w:pPr>
        <w:pStyle w:val="EndNoteBibliography"/>
        <w:spacing w:after="0"/>
        <w:ind w:left="720" w:hanging="720"/>
      </w:pPr>
      <w:r w:rsidRPr="00E40B5F">
        <w:t xml:space="preserve">Hartgerink, C. H. J., van Aert, R. C. M., Nuijten, M. B., Wicherts, J. M., &amp; van Assen, M. A. L. M. (2016). Distributions of p-values smaller than .05 in psychology: what is going on? </w:t>
      </w:r>
      <w:r w:rsidRPr="00E40B5F">
        <w:rPr>
          <w:i/>
        </w:rPr>
        <w:t>PeerJ, 4</w:t>
      </w:r>
      <w:r w:rsidRPr="00E40B5F">
        <w:t>, e1935. doi:10.7717/peerj.1935</w:t>
      </w:r>
    </w:p>
    <w:p w14:paraId="7562231A" w14:textId="77777777" w:rsidR="00E40B5F" w:rsidRPr="00E40B5F" w:rsidRDefault="00E40B5F" w:rsidP="00E40B5F">
      <w:pPr>
        <w:pStyle w:val="EndNoteBibliography"/>
        <w:spacing w:after="0"/>
        <w:ind w:left="720" w:hanging="720"/>
      </w:pPr>
      <w:r w:rsidRPr="00E40B5F">
        <w:t xml:space="preserve">Hedges, L. V. (1992). Modeling Publication Selection Effects in Meta-Analysis. </w:t>
      </w:r>
      <w:r w:rsidRPr="00E40B5F">
        <w:rPr>
          <w:i/>
        </w:rPr>
        <w:t>Statistical Science, 7</w:t>
      </w:r>
      <w:r w:rsidRPr="00E40B5F">
        <w:t xml:space="preserve">(2), 246-255. </w:t>
      </w:r>
    </w:p>
    <w:p w14:paraId="4CE33BED" w14:textId="77777777" w:rsidR="00E40B5F" w:rsidRPr="00E40B5F" w:rsidRDefault="00E40B5F" w:rsidP="00E40B5F">
      <w:pPr>
        <w:pStyle w:val="EndNoteBibliography"/>
        <w:spacing w:after="0"/>
        <w:ind w:left="720" w:hanging="720"/>
      </w:pPr>
      <w:r w:rsidRPr="00E40B5F">
        <w:t xml:space="preserve">The importance of no evidence. (2019). </w:t>
      </w:r>
      <w:r w:rsidRPr="00E40B5F">
        <w:rPr>
          <w:i/>
        </w:rPr>
        <w:t>Nature Human Behaviour, 3</w:t>
      </w:r>
      <w:r w:rsidRPr="00E40B5F">
        <w:t>(3), 197-197. doi:10.1038/s41562-019-0569-7</w:t>
      </w:r>
    </w:p>
    <w:p w14:paraId="4EEDABD8" w14:textId="77777777" w:rsidR="00E40B5F" w:rsidRPr="00E40B5F" w:rsidRDefault="00E40B5F" w:rsidP="00E40B5F">
      <w:pPr>
        <w:pStyle w:val="EndNoteBibliography"/>
        <w:spacing w:after="0"/>
        <w:ind w:left="720" w:hanging="720"/>
      </w:pPr>
      <w:r w:rsidRPr="00E40B5F">
        <w:t xml:space="preserve">John, L. K., Loewenstein, G., &amp; Prelec, D. (2012). Measuring the Prevalence of Questionable Research Practices With Incentives for Truth Telling. </w:t>
      </w:r>
      <w:r w:rsidRPr="00E40B5F">
        <w:rPr>
          <w:i/>
        </w:rPr>
        <w:t>Psychological Science, 23</w:t>
      </w:r>
      <w:r w:rsidRPr="00E40B5F">
        <w:t>(5), 524-532. doi:10.1177/0956797611430953</w:t>
      </w:r>
    </w:p>
    <w:p w14:paraId="4060C0B6" w14:textId="77777777" w:rsidR="00E40B5F" w:rsidRPr="00E40B5F" w:rsidRDefault="00E40B5F" w:rsidP="00E40B5F">
      <w:pPr>
        <w:pStyle w:val="EndNoteBibliography"/>
        <w:spacing w:after="0"/>
        <w:ind w:left="720" w:hanging="720"/>
      </w:pPr>
      <w:r w:rsidRPr="00E40B5F">
        <w:t xml:space="preserve">Kelley, K., Darku, F. B., &amp; Chattopadhyay, B. (2017). Accuracy in Parameter Estimation for a General Class of Effect Sizes: A Sequential Approach. </w:t>
      </w:r>
      <w:r w:rsidRPr="00E40B5F">
        <w:rPr>
          <w:i/>
        </w:rPr>
        <w:t>Psychological Methods</w:t>
      </w:r>
      <w:r w:rsidRPr="00E40B5F">
        <w:t>. doi:10.1037/met0000127</w:t>
      </w:r>
    </w:p>
    <w:p w14:paraId="2C46933F" w14:textId="77777777" w:rsidR="00E40B5F" w:rsidRPr="00E40B5F" w:rsidRDefault="00E40B5F" w:rsidP="00E40B5F">
      <w:pPr>
        <w:pStyle w:val="EndNoteBibliography"/>
        <w:spacing w:after="0"/>
        <w:ind w:left="720" w:hanging="720"/>
      </w:pPr>
      <w:r w:rsidRPr="00E40B5F">
        <w:lastRenderedPageBreak/>
        <w:t xml:space="preserve">Kenny, D. A., &amp; Judd, C. M. (2019). The unappreciated heterogeneity of effect sizes: Implications for power, precision, planning of research, and replication. </w:t>
      </w:r>
      <w:r w:rsidRPr="00E40B5F">
        <w:rPr>
          <w:i/>
        </w:rPr>
        <w:t>Psychol Methods</w:t>
      </w:r>
      <w:r w:rsidRPr="00E40B5F">
        <w:t>. doi:10.1037/met0000209</w:t>
      </w:r>
    </w:p>
    <w:p w14:paraId="4AD862F1" w14:textId="77777777" w:rsidR="00E40B5F" w:rsidRPr="00E40B5F" w:rsidRDefault="00E40B5F" w:rsidP="00E40B5F">
      <w:pPr>
        <w:pStyle w:val="EndNoteBibliography"/>
        <w:spacing w:after="0"/>
        <w:ind w:left="720" w:hanging="720"/>
      </w:pPr>
      <w:r w:rsidRPr="00E40B5F">
        <w:t xml:space="preserve">Kerr, N. L. (1998). HARKing: Hypothesizing After the Results are Known. </w:t>
      </w:r>
      <w:r w:rsidRPr="00E40B5F">
        <w:rPr>
          <w:i/>
        </w:rPr>
        <w:t>Personality and Social Psychology Review, 2</w:t>
      </w:r>
      <w:r w:rsidRPr="00E40B5F">
        <w:t>(3), 196-217. doi:10.1207/s15327957pspr0203_4</w:t>
      </w:r>
    </w:p>
    <w:p w14:paraId="5B401081" w14:textId="77777777" w:rsidR="00E40B5F" w:rsidRPr="00E40B5F" w:rsidRDefault="00E40B5F" w:rsidP="00E40B5F">
      <w:pPr>
        <w:pStyle w:val="EndNoteBibliography"/>
        <w:spacing w:after="0"/>
        <w:ind w:left="720" w:hanging="720"/>
      </w:pPr>
      <w:r w:rsidRPr="00E40B5F">
        <w:t xml:space="preserve">Klein, R., Ratliff, K., Vianello, M., Adams Jr, R., Bahník, S., Bernstein, M., . . . Brumbaugh, C. (2014). Data from investigating variation in replicability: A “many labs” replication project. </w:t>
      </w:r>
      <w:r w:rsidRPr="00E40B5F">
        <w:rPr>
          <w:i/>
        </w:rPr>
        <w:t>Journal of Open Psychology Data, 2</w:t>
      </w:r>
      <w:r w:rsidRPr="00E40B5F">
        <w:t xml:space="preserve">(1). </w:t>
      </w:r>
    </w:p>
    <w:p w14:paraId="1D6D1534" w14:textId="77777777" w:rsidR="00E40B5F" w:rsidRPr="00E40B5F" w:rsidRDefault="00E40B5F" w:rsidP="00E40B5F">
      <w:pPr>
        <w:pStyle w:val="EndNoteBibliography"/>
        <w:spacing w:after="0"/>
        <w:ind w:left="720" w:hanging="720"/>
      </w:pPr>
      <w:r w:rsidRPr="00E40B5F">
        <w:t xml:space="preserve">Lakens, D. (2017). Equivalence Tests. </w:t>
      </w:r>
      <w:r w:rsidRPr="00E40B5F">
        <w:rPr>
          <w:i/>
        </w:rPr>
        <w:t>Social Psychological and Personality Science, 8</w:t>
      </w:r>
      <w:r w:rsidRPr="00E40B5F">
        <w:t>(4), 355-362. doi:10.1177/1948550617697177</w:t>
      </w:r>
    </w:p>
    <w:p w14:paraId="5AD8BFD7" w14:textId="77777777" w:rsidR="00E40B5F" w:rsidRPr="00E40B5F" w:rsidRDefault="00E40B5F" w:rsidP="00E40B5F">
      <w:pPr>
        <w:pStyle w:val="EndNoteBibliography"/>
        <w:spacing w:after="0"/>
        <w:ind w:left="720" w:hanging="720"/>
      </w:pPr>
      <w:r w:rsidRPr="00E40B5F">
        <w:t xml:space="preserve">Lakens, D., Scheel, A. M., &amp; Isager, P. M. (2018). Equivalence Testing for Psychological Research: A Tutorial. </w:t>
      </w:r>
      <w:r w:rsidRPr="00E40B5F">
        <w:rPr>
          <w:i/>
        </w:rPr>
        <w:t>Advances In Methods and Practices in Psychological Science, 1</w:t>
      </w:r>
      <w:r w:rsidRPr="00E40B5F">
        <w:t>(2), 259-269. doi:10.1177/2515245918770963</w:t>
      </w:r>
    </w:p>
    <w:p w14:paraId="4ED200A2" w14:textId="77777777" w:rsidR="00E40B5F" w:rsidRPr="00E40B5F" w:rsidRDefault="00E40B5F" w:rsidP="00E40B5F">
      <w:pPr>
        <w:pStyle w:val="EndNoteBibliography"/>
        <w:spacing w:after="0"/>
        <w:ind w:left="720" w:hanging="720"/>
      </w:pPr>
      <w:r w:rsidRPr="00E40B5F">
        <w:t xml:space="preserve">Lane, D. M., &amp; Dunlap, W. P. (1978). Estimating effect size: Bias resulting from the significance criterion in editorial decisions. </w:t>
      </w:r>
      <w:r w:rsidRPr="00E40B5F">
        <w:rPr>
          <w:i/>
        </w:rPr>
        <w:t>British Journal of Mathematical and Statistical Psychology, 31</w:t>
      </w:r>
      <w:r w:rsidRPr="00E40B5F">
        <w:t>(2), 107-112. doi:10.1111/j.2044-8317.1978.tb00578.x</w:t>
      </w:r>
    </w:p>
    <w:p w14:paraId="1A127E79" w14:textId="77777777" w:rsidR="00E40B5F" w:rsidRPr="00E40B5F" w:rsidRDefault="00E40B5F" w:rsidP="00E40B5F">
      <w:pPr>
        <w:pStyle w:val="EndNoteBibliography"/>
        <w:spacing w:after="0"/>
        <w:ind w:left="720" w:hanging="720"/>
      </w:pPr>
      <w:r w:rsidRPr="00E40B5F">
        <w:t xml:space="preserve">Mahoney, M. J. (1977). Publication prejudices: An experimental study of confirmatory bias in the peer review system. </w:t>
      </w:r>
      <w:r w:rsidRPr="00E40B5F">
        <w:rPr>
          <w:i/>
        </w:rPr>
        <w:t>Cognitive Therapy and Research, 1</w:t>
      </w:r>
      <w:r w:rsidRPr="00E40B5F">
        <w:t>(2), 161-175. doi:10.1007/BF01173636</w:t>
      </w:r>
    </w:p>
    <w:p w14:paraId="298B2DBB" w14:textId="77777777" w:rsidR="00E40B5F" w:rsidRPr="00E40B5F" w:rsidRDefault="00E40B5F" w:rsidP="00E40B5F">
      <w:pPr>
        <w:pStyle w:val="EndNoteBibliography"/>
        <w:spacing w:after="0"/>
        <w:ind w:left="720" w:hanging="720"/>
      </w:pPr>
      <w:r w:rsidRPr="00E40B5F">
        <w:t xml:space="preserve">Maxwell, S. E., Kelley, K., &amp; Rausch, J. R. (2008). Sample size planning for statistical power and accuracy in parameter estimation. </w:t>
      </w:r>
      <w:r w:rsidRPr="00E40B5F">
        <w:rPr>
          <w:i/>
        </w:rPr>
        <w:t>Annual Review of Psychology, 59</w:t>
      </w:r>
      <w:r w:rsidRPr="00E40B5F">
        <w:t>(1), 537-563. doi:doi:10.1146/annurev.psych.59.103006.093735</w:t>
      </w:r>
    </w:p>
    <w:p w14:paraId="6D1DAD88" w14:textId="77777777" w:rsidR="00E40B5F" w:rsidRPr="00E40B5F" w:rsidRDefault="00E40B5F" w:rsidP="00E40B5F">
      <w:pPr>
        <w:pStyle w:val="EndNoteBibliography"/>
        <w:spacing w:after="0"/>
        <w:ind w:left="720" w:hanging="720"/>
      </w:pPr>
      <w:r w:rsidRPr="00E40B5F">
        <w:t xml:space="preserve">Moshontz, H., Campbell, L., Ebersole, C. R., Ijzerman, H., Urry, H. L., Forscher, P. S., . . . Chartier, C. R. (2018). The Psychological Science Accelerator: Advancing Psychology Through a Distributed Collaborative Network. </w:t>
      </w:r>
      <w:r w:rsidRPr="00E40B5F">
        <w:rPr>
          <w:i/>
        </w:rPr>
        <w:t>Advances In Methods and Practices in Psychological Science, 1</w:t>
      </w:r>
      <w:r w:rsidRPr="00E40B5F">
        <w:t>(4), 501-515. doi:10.1177/2515245918797607</w:t>
      </w:r>
    </w:p>
    <w:p w14:paraId="5EDA6BC1" w14:textId="77777777" w:rsidR="00E40B5F" w:rsidRPr="00E40B5F" w:rsidRDefault="00E40B5F" w:rsidP="00E40B5F">
      <w:pPr>
        <w:pStyle w:val="EndNoteBibliography"/>
        <w:spacing w:after="0"/>
        <w:ind w:left="720" w:hanging="720"/>
      </w:pPr>
      <w:r w:rsidRPr="00E40B5F">
        <w:t xml:space="preserve">Murphy, K. R., &amp; Aguinis, H. (2017). HARKing: How Badly Can Cherry-Picking and Question Trolling Produce Bias in Published Results? </w:t>
      </w:r>
      <w:r w:rsidRPr="00E40B5F">
        <w:rPr>
          <w:i/>
        </w:rPr>
        <w:t>Journal of Business and Psychology</w:t>
      </w:r>
      <w:r w:rsidRPr="00E40B5F">
        <w:t>. doi:10.1007/s10869-017-9524-7</w:t>
      </w:r>
    </w:p>
    <w:p w14:paraId="3CE22D43" w14:textId="77777777" w:rsidR="00E40B5F" w:rsidRPr="00E40B5F" w:rsidRDefault="00E40B5F" w:rsidP="00E40B5F">
      <w:pPr>
        <w:pStyle w:val="EndNoteBibliography"/>
        <w:spacing w:after="0"/>
        <w:ind w:left="720" w:hanging="720"/>
      </w:pPr>
      <w:r w:rsidRPr="00E40B5F">
        <w:t xml:space="preserve">Nakagawa, S., &amp; Santos, E. S. A. (2012). Methodological issues and advances in biological meta-analysis. </w:t>
      </w:r>
      <w:r w:rsidRPr="00E40B5F">
        <w:rPr>
          <w:i/>
        </w:rPr>
        <w:t>Evolutionary Ecology, 26</w:t>
      </w:r>
      <w:r w:rsidRPr="00E40B5F">
        <w:t>(5), 1253-1274. doi:10.1007/s10682-012-9555-5</w:t>
      </w:r>
    </w:p>
    <w:p w14:paraId="755809BA" w14:textId="77777777" w:rsidR="00E40B5F" w:rsidRPr="00E40B5F" w:rsidRDefault="00E40B5F" w:rsidP="00E40B5F">
      <w:pPr>
        <w:pStyle w:val="EndNoteBibliography"/>
        <w:spacing w:after="0"/>
        <w:ind w:left="720" w:hanging="720"/>
      </w:pPr>
      <w:r w:rsidRPr="00E40B5F">
        <w:t xml:space="preserve">Nosek, B. A., &amp; Lakens, D. (2014). Registered Reports. </w:t>
      </w:r>
      <w:r w:rsidRPr="00E40B5F">
        <w:rPr>
          <w:i/>
        </w:rPr>
        <w:t>Social Psychology, 45</w:t>
      </w:r>
      <w:r w:rsidRPr="00E40B5F">
        <w:t>(3), 137-141. doi:10.1027/1864-9335/a000192</w:t>
      </w:r>
    </w:p>
    <w:p w14:paraId="621DEEE2" w14:textId="77777777" w:rsidR="00E40B5F" w:rsidRPr="00E40B5F" w:rsidRDefault="00E40B5F" w:rsidP="00E40B5F">
      <w:pPr>
        <w:pStyle w:val="EndNoteBibliography"/>
        <w:spacing w:after="0"/>
        <w:ind w:left="720" w:hanging="720"/>
      </w:pPr>
      <w:r w:rsidRPr="00E40B5F">
        <w:t xml:space="preserve">Oakes, M. (1986). </w:t>
      </w:r>
      <w:r w:rsidRPr="00E40B5F">
        <w:rPr>
          <w:i/>
        </w:rPr>
        <w:t>Statistical inference: A commentary for the social and behavioural sciences</w:t>
      </w:r>
      <w:r w:rsidRPr="00E40B5F">
        <w:t xml:space="preserve">. New York, NY: Wiley. </w:t>
      </w:r>
    </w:p>
    <w:p w14:paraId="1CC9A919" w14:textId="0D1CA4B7" w:rsidR="00E40B5F" w:rsidRPr="00E40B5F" w:rsidRDefault="00E40B5F" w:rsidP="00E40B5F">
      <w:pPr>
        <w:pStyle w:val="EndNoteBibliography"/>
        <w:spacing w:after="0"/>
        <w:ind w:left="720" w:hanging="720"/>
      </w:pPr>
      <w:r w:rsidRPr="00E40B5F">
        <w:t xml:space="preserve">Open Science Collaboration. (2015). Estimating the reproducibility of psychological science. </w:t>
      </w:r>
      <w:r w:rsidRPr="00E40B5F">
        <w:rPr>
          <w:i/>
        </w:rPr>
        <w:t>Science, 349</w:t>
      </w:r>
      <w:r w:rsidRPr="00E40B5F">
        <w:t xml:space="preserve">(6251).  Retrieved from </w:t>
      </w:r>
      <w:hyperlink r:id="rId24" w:history="1">
        <w:r w:rsidRPr="00E40B5F">
          <w:rPr>
            <w:rStyle w:val="Hyperlink"/>
          </w:rPr>
          <w:t>http://science.sciencemag.org/content/349/6251/aac4716.abstract</w:t>
        </w:r>
      </w:hyperlink>
    </w:p>
    <w:p w14:paraId="763342D2" w14:textId="77777777" w:rsidR="00E40B5F" w:rsidRPr="00E40B5F" w:rsidRDefault="00E40B5F" w:rsidP="00E40B5F">
      <w:pPr>
        <w:pStyle w:val="EndNoteBibliography"/>
        <w:spacing w:after="0"/>
        <w:ind w:left="720" w:hanging="720"/>
      </w:pPr>
      <w:r w:rsidRPr="00E40B5F">
        <w:t xml:space="preserve">Plummer, M., Stukalov, A., &amp; Denwood, M. (2018). rjags: Bayesian Graphical Models using MCMC. R package version 4.8.0. </w:t>
      </w:r>
    </w:p>
    <w:p w14:paraId="153152FE" w14:textId="77777777" w:rsidR="00E40B5F" w:rsidRPr="00E40B5F" w:rsidRDefault="00E40B5F" w:rsidP="00E40B5F">
      <w:pPr>
        <w:pStyle w:val="EndNoteBibliography"/>
        <w:spacing w:after="0"/>
        <w:ind w:left="720" w:hanging="720"/>
      </w:pPr>
      <w:r w:rsidRPr="00E40B5F">
        <w:t xml:space="preserve">Pocock, S. J. (1977). Group sequential methods in the design and analysis of clinical trials. </w:t>
      </w:r>
      <w:r w:rsidRPr="00E40B5F">
        <w:rPr>
          <w:i/>
        </w:rPr>
        <w:t>Biometrika, 64</w:t>
      </w:r>
      <w:r w:rsidRPr="00E40B5F">
        <w:t>(2), 191-199. doi:10.1093/biomet/64.2.191</w:t>
      </w:r>
    </w:p>
    <w:p w14:paraId="3DCD77F3" w14:textId="66733C66" w:rsidR="00E40B5F" w:rsidRPr="00E40B5F" w:rsidRDefault="00E40B5F" w:rsidP="00E40B5F">
      <w:pPr>
        <w:pStyle w:val="EndNoteBibliography"/>
        <w:spacing w:after="0"/>
        <w:ind w:left="720" w:hanging="720"/>
      </w:pPr>
      <w:r w:rsidRPr="00E40B5F">
        <w:t xml:space="preserve">R Development Core Team. (2018). R: A language and environment for statistical computing (Version 3.5.0). Vienna, Austria: R Foundation for Statistical Computing. Retrieved from </w:t>
      </w:r>
      <w:hyperlink r:id="rId25" w:history="1">
        <w:r w:rsidRPr="00E40B5F">
          <w:rPr>
            <w:rStyle w:val="Hyperlink"/>
          </w:rPr>
          <w:t>http://www.R-project.org</w:t>
        </w:r>
      </w:hyperlink>
    </w:p>
    <w:p w14:paraId="12A668F4" w14:textId="2D529910" w:rsidR="00E40B5F" w:rsidRPr="00E40B5F" w:rsidRDefault="00E40B5F" w:rsidP="00E40B5F">
      <w:pPr>
        <w:pStyle w:val="EndNoteBibliography"/>
        <w:spacing w:after="0"/>
        <w:ind w:left="720" w:hanging="720"/>
      </w:pPr>
      <w:r w:rsidRPr="00E40B5F">
        <w:t xml:space="preserve">Schäfer, T., &amp; Schwarz, M. A. (2019). The Meaningfulness of Effect Sizes in Psychological Research: Differences Between Sub-Disciplines and the Impact of Potential Biases. </w:t>
      </w:r>
      <w:r w:rsidRPr="00E40B5F">
        <w:rPr>
          <w:i/>
        </w:rPr>
        <w:t>Frontiers in Psychology, 10</w:t>
      </w:r>
      <w:r w:rsidRPr="00E40B5F">
        <w:t xml:space="preserve">, 813.  Retrieved from </w:t>
      </w:r>
      <w:hyperlink r:id="rId26" w:history="1">
        <w:r w:rsidRPr="00E40B5F">
          <w:rPr>
            <w:rStyle w:val="Hyperlink"/>
          </w:rPr>
          <w:t>https://www.frontiersin.org/article/10.3389/fpsyg.2019.00813</w:t>
        </w:r>
      </w:hyperlink>
    </w:p>
    <w:p w14:paraId="657E558C" w14:textId="77777777" w:rsidR="00E40B5F" w:rsidRPr="00E40B5F" w:rsidRDefault="00E40B5F" w:rsidP="00E40B5F">
      <w:pPr>
        <w:pStyle w:val="EndNoteBibliography"/>
        <w:spacing w:after="0"/>
        <w:ind w:left="720" w:hanging="720"/>
      </w:pPr>
      <w:r w:rsidRPr="00E40B5F">
        <w:t xml:space="preserve">Simmons, J. P., Nelson, L. D., &amp; Simonsohn, U. (2011). False-Positive Psychology. </w:t>
      </w:r>
      <w:r w:rsidRPr="00E40B5F">
        <w:rPr>
          <w:i/>
        </w:rPr>
        <w:t>Psychological Science, 22</w:t>
      </w:r>
      <w:r w:rsidRPr="00E40B5F">
        <w:t>(11), 1359-1366. doi:10.1177/0956797611417632</w:t>
      </w:r>
    </w:p>
    <w:p w14:paraId="4CF904DF" w14:textId="77777777" w:rsidR="00E40B5F" w:rsidRPr="00E40B5F" w:rsidRDefault="00E40B5F" w:rsidP="00E40B5F">
      <w:pPr>
        <w:pStyle w:val="EndNoteBibliography"/>
        <w:spacing w:after="0"/>
        <w:ind w:left="720" w:hanging="720"/>
      </w:pPr>
      <w:r w:rsidRPr="00E40B5F">
        <w:lastRenderedPageBreak/>
        <w:t xml:space="preserve">Stanley, T. D., Carter, E. C., &amp; Doucouliagos, H. (2018). What Meta-Analyses Reveal About the Replicability of Psychological Research. </w:t>
      </w:r>
      <w:r w:rsidRPr="00E40B5F">
        <w:rPr>
          <w:i/>
        </w:rPr>
        <w:t>Psychological Bulletin</w:t>
      </w:r>
      <w:r w:rsidRPr="00E40B5F">
        <w:t xml:space="preserve">. </w:t>
      </w:r>
    </w:p>
    <w:p w14:paraId="214DAA2E" w14:textId="77777777" w:rsidR="00E40B5F" w:rsidRPr="00E40B5F" w:rsidRDefault="00E40B5F" w:rsidP="00E40B5F">
      <w:pPr>
        <w:pStyle w:val="EndNoteBibliography"/>
        <w:spacing w:after="0"/>
        <w:ind w:left="720" w:hanging="720"/>
      </w:pPr>
      <w:r w:rsidRPr="00E40B5F">
        <w:t xml:space="preserve">Sterling, T. D. (1959). Publication Decisions and Their Possible Effects on Inferences Drawn from Tests of Significance--Or Vice Versa. </w:t>
      </w:r>
      <w:r w:rsidRPr="00E40B5F">
        <w:rPr>
          <w:i/>
        </w:rPr>
        <w:t>Journal of the American Statistical Association, 54</w:t>
      </w:r>
      <w:r w:rsidRPr="00E40B5F">
        <w:t>(285), 30-34. doi:10.2307/2282137</w:t>
      </w:r>
    </w:p>
    <w:p w14:paraId="6249A03C" w14:textId="77777777" w:rsidR="00E40B5F" w:rsidRPr="00E40B5F" w:rsidRDefault="00E40B5F" w:rsidP="00E40B5F">
      <w:pPr>
        <w:pStyle w:val="EndNoteBibliography"/>
        <w:spacing w:after="0"/>
        <w:ind w:left="720" w:hanging="720"/>
      </w:pPr>
      <w:r w:rsidRPr="00E40B5F">
        <w:t xml:space="preserve">Szucs, D., &amp; Ioannidis, J. P. A. (2017). Empirical assessment of published effect sizes and power in the recent cognitive neuroscience and psychology literature. </w:t>
      </w:r>
      <w:r w:rsidRPr="00E40B5F">
        <w:rPr>
          <w:i/>
        </w:rPr>
        <w:t>PLOS Biology, 15</w:t>
      </w:r>
      <w:r w:rsidRPr="00E40B5F">
        <w:t>(3), e2000797. doi:10.1371/journal.pbio.2000797</w:t>
      </w:r>
    </w:p>
    <w:p w14:paraId="20283817" w14:textId="77777777" w:rsidR="00E40B5F" w:rsidRPr="00E40B5F" w:rsidRDefault="00E40B5F" w:rsidP="00E40B5F">
      <w:pPr>
        <w:pStyle w:val="EndNoteBibliography"/>
        <w:spacing w:after="0"/>
        <w:ind w:left="720" w:hanging="720"/>
      </w:pPr>
      <w:r w:rsidRPr="00E40B5F">
        <w:t xml:space="preserve">Thompson, B. (2002). What Future Quantitative Social Science Research Could Look Like: Confidence Intervals for Effect Sizes. </w:t>
      </w:r>
      <w:r w:rsidRPr="00E40B5F">
        <w:rPr>
          <w:i/>
        </w:rPr>
        <w:t>Educational Researcher, 31</w:t>
      </w:r>
      <w:r w:rsidRPr="00E40B5F">
        <w:t>(3), 25-32. doi:10.3102/0013189X031003025</w:t>
      </w:r>
    </w:p>
    <w:p w14:paraId="12DAF35C" w14:textId="77777777" w:rsidR="00E40B5F" w:rsidRPr="00E40B5F" w:rsidRDefault="00E40B5F" w:rsidP="00E40B5F">
      <w:pPr>
        <w:pStyle w:val="EndNoteBibliography"/>
        <w:spacing w:after="0"/>
        <w:ind w:left="720" w:hanging="720"/>
      </w:pPr>
      <w:r w:rsidRPr="00E40B5F">
        <w:t xml:space="preserve">Viechtbauer, W. (2010). Conducting Meta-Analyses in R with the metafor Package. </w:t>
      </w:r>
      <w:r w:rsidRPr="00E40B5F">
        <w:rPr>
          <w:i/>
        </w:rPr>
        <w:t>Journal Of Statistical Software, 36</w:t>
      </w:r>
      <w:r w:rsidRPr="00E40B5F">
        <w:t>(3), 48. doi:10.18637/jss.v036.i03</w:t>
      </w:r>
    </w:p>
    <w:p w14:paraId="5981853D" w14:textId="77777777" w:rsidR="00E40B5F" w:rsidRPr="00E40B5F" w:rsidRDefault="00E40B5F" w:rsidP="00E40B5F">
      <w:pPr>
        <w:pStyle w:val="EndNoteBibliography"/>
        <w:ind w:left="720" w:hanging="720"/>
      </w:pPr>
      <w:r w:rsidRPr="00E40B5F">
        <w:t xml:space="preserve">Wicherts, J. M., Veldkamp, C. L. S., Augusteijn, H. E. M., Bakker, M., van Aert, R. C. M., &amp; van Assen, M. A. L. M. (2016). Degrees of Freedom in Planning, Running, Analyzing, and Reporting Psychological Studies: A Checklist to Avoid p-Hacking. </w:t>
      </w:r>
      <w:r w:rsidRPr="00E40B5F">
        <w:rPr>
          <w:i/>
        </w:rPr>
        <w:t>Frontiers in Psychology, 7</w:t>
      </w:r>
      <w:r w:rsidRPr="00E40B5F">
        <w:t>, 1832. doi:10.3389/fpsyg.2016.01832</w:t>
      </w:r>
    </w:p>
    <w:p w14:paraId="375300D5" w14:textId="21D3E83F" w:rsidR="00EF5E9C" w:rsidRPr="003379FD" w:rsidRDefault="003F70B4" w:rsidP="00EF5E9C">
      <w:pPr>
        <w:pStyle w:val="Heading2"/>
        <w:spacing w:line="240" w:lineRule="auto"/>
        <w:jc w:val="left"/>
        <w:rPr>
          <w:rFonts w:asciiTheme="minorHAnsi" w:hAnsiTheme="minorHAnsi" w:cstheme="minorHAnsi"/>
          <w:sz w:val="22"/>
          <w:szCs w:val="22"/>
        </w:rPr>
      </w:pPr>
      <w:r w:rsidRPr="003379FD">
        <w:rPr>
          <w:rFonts w:asciiTheme="minorHAnsi" w:hAnsiTheme="minorHAnsi" w:cstheme="minorHAnsi"/>
          <w:sz w:val="22"/>
          <w:szCs w:val="22"/>
        </w:rPr>
        <w:fldChar w:fldCharType="end"/>
      </w:r>
    </w:p>
    <w:bookmarkEnd w:id="2"/>
    <w:p w14:paraId="42E84FB7" w14:textId="15CAC740" w:rsidR="00BA31A4" w:rsidRPr="003379FD" w:rsidRDefault="00BA31A4" w:rsidP="00C53F80">
      <w:pPr>
        <w:pStyle w:val="Heading2"/>
        <w:spacing w:line="240" w:lineRule="auto"/>
        <w:jc w:val="left"/>
        <w:rPr>
          <w:rFonts w:asciiTheme="minorHAnsi" w:hAnsiTheme="minorHAnsi" w:cstheme="minorHAnsi"/>
          <w:sz w:val="22"/>
          <w:szCs w:val="22"/>
        </w:rPr>
      </w:pPr>
    </w:p>
    <w:sectPr w:rsidR="00BA31A4" w:rsidRPr="003379F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4E199F" w14:textId="77777777" w:rsidR="00906199" w:rsidRDefault="00906199" w:rsidP="007F350D">
      <w:pPr>
        <w:spacing w:after="0" w:line="240" w:lineRule="auto"/>
      </w:pPr>
      <w:r>
        <w:separator/>
      </w:r>
    </w:p>
  </w:endnote>
  <w:endnote w:type="continuationSeparator" w:id="0">
    <w:p w14:paraId="7E93F2EC" w14:textId="77777777" w:rsidR="00906199" w:rsidRDefault="00906199"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FEABAC" w14:textId="77777777" w:rsidR="00906199" w:rsidRDefault="00906199" w:rsidP="007F350D">
      <w:pPr>
        <w:spacing w:after="0" w:line="240" w:lineRule="auto"/>
      </w:pPr>
      <w:r>
        <w:separator/>
      </w:r>
    </w:p>
  </w:footnote>
  <w:footnote w:type="continuationSeparator" w:id="0">
    <w:p w14:paraId="0A7AEFC0" w14:textId="77777777" w:rsidR="00906199" w:rsidRDefault="00906199" w:rsidP="007F3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72A892E3" w14:textId="59A69F33" w:rsidR="00C41813" w:rsidRDefault="00C41813" w:rsidP="00BB5FCB">
        <w:pPr>
          <w:tabs>
            <w:tab w:val="center" w:pos="4513"/>
            <w:tab w:val="right" w:pos="9026"/>
          </w:tabs>
          <w:spacing w:after="0" w:line="240" w:lineRule="auto"/>
        </w:pPr>
        <w:r w:rsidRPr="00133935">
          <w:rPr>
            <w:rFonts w:cstheme="minorHAnsi"/>
            <w:sz w:val="24"/>
            <w:szCs w:val="24"/>
          </w:rPr>
          <w:t>Running head: THE EFFECT OF PUBLICATION AND REPORTING BIASES</w:t>
        </w:r>
        <w:r>
          <w:tab/>
        </w:r>
        <w:r>
          <w:fldChar w:fldCharType="begin"/>
        </w:r>
        <w:r>
          <w:instrText xml:space="preserve"> PAGE   \* MERGEFORMAT </w:instrText>
        </w:r>
        <w:r>
          <w:fldChar w:fldCharType="separate"/>
        </w:r>
        <w:r>
          <w:rPr>
            <w:noProof/>
          </w:rPr>
          <w:t>2</w:t>
        </w:r>
        <w:r>
          <w:rPr>
            <w:noProof/>
          </w:rPr>
          <w:fldChar w:fldCharType="end"/>
        </w:r>
      </w:p>
    </w:sdtContent>
  </w:sdt>
  <w:p w14:paraId="3AC90840" w14:textId="0FC42412" w:rsidR="00C41813" w:rsidRPr="00133935" w:rsidRDefault="00C41813" w:rsidP="00133935">
    <w:pPr>
      <w:tabs>
        <w:tab w:val="center" w:pos="4513"/>
        <w:tab w:val="right" w:pos="9026"/>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1CE73" w14:textId="67D07C1D" w:rsidR="00C41813" w:rsidRDefault="00C41813" w:rsidP="00BB5FCB">
    <w:pPr>
      <w:tabs>
        <w:tab w:val="center" w:pos="4513"/>
        <w:tab w:val="right" w:pos="9026"/>
      </w:tabs>
      <w:spacing w:after="0" w:line="240" w:lineRule="auto"/>
    </w:pPr>
    <w:r w:rsidRPr="00133935">
      <w:rPr>
        <w:rFonts w:cstheme="minorHAnsi"/>
        <w:sz w:val="24"/>
        <w:szCs w:val="24"/>
      </w:rPr>
      <w:t>Running head: THE EFFECT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4FE1CD" w14:textId="626E1E00" w:rsidR="00C41813" w:rsidRDefault="00C41813" w:rsidP="00133935">
    <w:pPr>
      <w:tabs>
        <w:tab w:val="center" w:pos="4513"/>
        <w:tab w:val="right" w:pos="9026"/>
      </w:tabs>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202&lt;/item&gt;&lt;item&gt;212&lt;/item&gt;&lt;item&gt;213&lt;/item&gt;&lt;item&gt;214&lt;/item&gt;&lt;item&gt;223&lt;/item&gt;&lt;item&gt;229&lt;/item&gt;&lt;item&gt;314&lt;/item&gt;&lt;item&gt;475&lt;/item&gt;&lt;item&gt;487&lt;/item&gt;&lt;item&gt;488&lt;/item&gt;&lt;item&gt;553&lt;/item&gt;&lt;item&gt;559&lt;/item&gt;&lt;item&gt;611&lt;/item&gt;&lt;item&gt;628&lt;/item&gt;&lt;item&gt;657&lt;/item&gt;&lt;item&gt;727&lt;/item&gt;&lt;item&gt;747&lt;/item&gt;&lt;item&gt;796&lt;/item&gt;&lt;item&gt;951&lt;/item&gt;&lt;item&gt;965&lt;/item&gt;&lt;item&gt;967&lt;/item&gt;&lt;item&gt;985&lt;/item&gt;&lt;item&gt;988&lt;/item&gt;&lt;item&gt;996&lt;/item&gt;&lt;item&gt;997&lt;/item&gt;&lt;item&gt;1002&lt;/item&gt;&lt;item&gt;1003&lt;/item&gt;&lt;item&gt;1010&lt;/item&gt;&lt;item&gt;1011&lt;/item&gt;&lt;item&gt;1023&lt;/item&gt;&lt;item&gt;1025&lt;/item&gt;&lt;item&gt;1039&lt;/item&gt;&lt;item&gt;1041&lt;/item&gt;&lt;item&gt;1043&lt;/item&gt;&lt;item&gt;1044&lt;/item&gt;&lt;item&gt;1048&lt;/item&gt;&lt;item&gt;1052&lt;/item&gt;&lt;/record-ids&gt;&lt;/item&gt;&lt;/Libraries&gt;"/>
  </w:docVars>
  <w:rsids>
    <w:rsidRoot w:val="00137A40"/>
    <w:rsid w:val="000024F6"/>
    <w:rsid w:val="00002634"/>
    <w:rsid w:val="000038AA"/>
    <w:rsid w:val="0000419C"/>
    <w:rsid w:val="00007249"/>
    <w:rsid w:val="000137EB"/>
    <w:rsid w:val="00014A72"/>
    <w:rsid w:val="000178FB"/>
    <w:rsid w:val="00021AEF"/>
    <w:rsid w:val="000224C6"/>
    <w:rsid w:val="00024BE0"/>
    <w:rsid w:val="00027651"/>
    <w:rsid w:val="000323A3"/>
    <w:rsid w:val="00033147"/>
    <w:rsid w:val="000331A2"/>
    <w:rsid w:val="00033B96"/>
    <w:rsid w:val="000343FE"/>
    <w:rsid w:val="000355B7"/>
    <w:rsid w:val="0003603B"/>
    <w:rsid w:val="00036D9F"/>
    <w:rsid w:val="000534A4"/>
    <w:rsid w:val="0006439E"/>
    <w:rsid w:val="00065097"/>
    <w:rsid w:val="00065834"/>
    <w:rsid w:val="000669ED"/>
    <w:rsid w:val="00067FE5"/>
    <w:rsid w:val="0007169D"/>
    <w:rsid w:val="00073AE7"/>
    <w:rsid w:val="00073CE5"/>
    <w:rsid w:val="00075B38"/>
    <w:rsid w:val="00077F1E"/>
    <w:rsid w:val="0008086D"/>
    <w:rsid w:val="00080CC4"/>
    <w:rsid w:val="000810F8"/>
    <w:rsid w:val="000821FB"/>
    <w:rsid w:val="00083363"/>
    <w:rsid w:val="00084D43"/>
    <w:rsid w:val="00085EDD"/>
    <w:rsid w:val="000862AF"/>
    <w:rsid w:val="00090787"/>
    <w:rsid w:val="00090A5F"/>
    <w:rsid w:val="00091C80"/>
    <w:rsid w:val="00093727"/>
    <w:rsid w:val="000A1F0C"/>
    <w:rsid w:val="000A2F56"/>
    <w:rsid w:val="000A63FE"/>
    <w:rsid w:val="000B5C72"/>
    <w:rsid w:val="000C0987"/>
    <w:rsid w:val="000C2CFA"/>
    <w:rsid w:val="000C4558"/>
    <w:rsid w:val="000D6701"/>
    <w:rsid w:val="000D6C75"/>
    <w:rsid w:val="000D7D6B"/>
    <w:rsid w:val="000E0427"/>
    <w:rsid w:val="000E178D"/>
    <w:rsid w:val="000E5968"/>
    <w:rsid w:val="000E5CC0"/>
    <w:rsid w:val="000E68EC"/>
    <w:rsid w:val="000E74FF"/>
    <w:rsid w:val="000F3933"/>
    <w:rsid w:val="000F4EDE"/>
    <w:rsid w:val="000F6B3B"/>
    <w:rsid w:val="000F714C"/>
    <w:rsid w:val="00104715"/>
    <w:rsid w:val="00107952"/>
    <w:rsid w:val="0011085D"/>
    <w:rsid w:val="001108EB"/>
    <w:rsid w:val="00111C6D"/>
    <w:rsid w:val="00112C97"/>
    <w:rsid w:val="00114420"/>
    <w:rsid w:val="00116E75"/>
    <w:rsid w:val="00117382"/>
    <w:rsid w:val="0012490F"/>
    <w:rsid w:val="001251C9"/>
    <w:rsid w:val="001305DC"/>
    <w:rsid w:val="00131725"/>
    <w:rsid w:val="001328C1"/>
    <w:rsid w:val="0013340D"/>
    <w:rsid w:val="00133935"/>
    <w:rsid w:val="00133A65"/>
    <w:rsid w:val="001356B1"/>
    <w:rsid w:val="00137A40"/>
    <w:rsid w:val="001401D6"/>
    <w:rsid w:val="0014078E"/>
    <w:rsid w:val="00140812"/>
    <w:rsid w:val="00142A61"/>
    <w:rsid w:val="00151829"/>
    <w:rsid w:val="001532A5"/>
    <w:rsid w:val="00153F20"/>
    <w:rsid w:val="0015483A"/>
    <w:rsid w:val="00154FFC"/>
    <w:rsid w:val="00157ADA"/>
    <w:rsid w:val="00160DD3"/>
    <w:rsid w:val="00166278"/>
    <w:rsid w:val="001679D9"/>
    <w:rsid w:val="00170905"/>
    <w:rsid w:val="00172B7C"/>
    <w:rsid w:val="00173FBB"/>
    <w:rsid w:val="00176D68"/>
    <w:rsid w:val="00177952"/>
    <w:rsid w:val="001806C9"/>
    <w:rsid w:val="0018093A"/>
    <w:rsid w:val="00180C9E"/>
    <w:rsid w:val="001849D2"/>
    <w:rsid w:val="00187A4E"/>
    <w:rsid w:val="00190FBC"/>
    <w:rsid w:val="00192825"/>
    <w:rsid w:val="00193547"/>
    <w:rsid w:val="00194140"/>
    <w:rsid w:val="001A1659"/>
    <w:rsid w:val="001A39D9"/>
    <w:rsid w:val="001A5AF8"/>
    <w:rsid w:val="001A6707"/>
    <w:rsid w:val="001A6F01"/>
    <w:rsid w:val="001A7992"/>
    <w:rsid w:val="001B129B"/>
    <w:rsid w:val="001B54EA"/>
    <w:rsid w:val="001B56B3"/>
    <w:rsid w:val="001C0361"/>
    <w:rsid w:val="001C1DDF"/>
    <w:rsid w:val="001C1EDA"/>
    <w:rsid w:val="001C4849"/>
    <w:rsid w:val="001C70C5"/>
    <w:rsid w:val="001C7DC7"/>
    <w:rsid w:val="001D190D"/>
    <w:rsid w:val="001D1CAE"/>
    <w:rsid w:val="001D21DA"/>
    <w:rsid w:val="001D3795"/>
    <w:rsid w:val="001D53FA"/>
    <w:rsid w:val="001D75DD"/>
    <w:rsid w:val="001E01A7"/>
    <w:rsid w:val="001E0354"/>
    <w:rsid w:val="001E1243"/>
    <w:rsid w:val="001E2E84"/>
    <w:rsid w:val="001F2114"/>
    <w:rsid w:val="001F39D2"/>
    <w:rsid w:val="001F4B92"/>
    <w:rsid w:val="001F6D70"/>
    <w:rsid w:val="001F75D7"/>
    <w:rsid w:val="0020257A"/>
    <w:rsid w:val="00210B0E"/>
    <w:rsid w:val="00213ABD"/>
    <w:rsid w:val="0022454F"/>
    <w:rsid w:val="002258EE"/>
    <w:rsid w:val="00227B8C"/>
    <w:rsid w:val="00230395"/>
    <w:rsid w:val="002356FA"/>
    <w:rsid w:val="00235844"/>
    <w:rsid w:val="00237CC2"/>
    <w:rsid w:val="0024733B"/>
    <w:rsid w:val="00251827"/>
    <w:rsid w:val="00251ACE"/>
    <w:rsid w:val="00253305"/>
    <w:rsid w:val="00254235"/>
    <w:rsid w:val="0025575C"/>
    <w:rsid w:val="0025629B"/>
    <w:rsid w:val="0026133F"/>
    <w:rsid w:val="00261DC4"/>
    <w:rsid w:val="00263DE4"/>
    <w:rsid w:val="00265581"/>
    <w:rsid w:val="002709A9"/>
    <w:rsid w:val="00275D60"/>
    <w:rsid w:val="00276A33"/>
    <w:rsid w:val="0027713A"/>
    <w:rsid w:val="00284745"/>
    <w:rsid w:val="00284AB5"/>
    <w:rsid w:val="00285C7E"/>
    <w:rsid w:val="002862F8"/>
    <w:rsid w:val="00287F38"/>
    <w:rsid w:val="0029538B"/>
    <w:rsid w:val="002977EF"/>
    <w:rsid w:val="002A45B2"/>
    <w:rsid w:val="002B3F0E"/>
    <w:rsid w:val="002B4F5A"/>
    <w:rsid w:val="002B5493"/>
    <w:rsid w:val="002C3C92"/>
    <w:rsid w:val="002C529D"/>
    <w:rsid w:val="002D0B0C"/>
    <w:rsid w:val="002D111C"/>
    <w:rsid w:val="002D208F"/>
    <w:rsid w:val="002D2291"/>
    <w:rsid w:val="002D375D"/>
    <w:rsid w:val="002D3A50"/>
    <w:rsid w:val="002D4009"/>
    <w:rsid w:val="002D5CDF"/>
    <w:rsid w:val="002D5DE7"/>
    <w:rsid w:val="002D6EB7"/>
    <w:rsid w:val="002E0347"/>
    <w:rsid w:val="002E04C8"/>
    <w:rsid w:val="002E0748"/>
    <w:rsid w:val="002E511B"/>
    <w:rsid w:val="002E78E8"/>
    <w:rsid w:val="002F2533"/>
    <w:rsid w:val="002F5BD7"/>
    <w:rsid w:val="00301012"/>
    <w:rsid w:val="003053DC"/>
    <w:rsid w:val="0030602D"/>
    <w:rsid w:val="00307873"/>
    <w:rsid w:val="00311AEA"/>
    <w:rsid w:val="003171FC"/>
    <w:rsid w:val="00321ACD"/>
    <w:rsid w:val="00322B80"/>
    <w:rsid w:val="00330D73"/>
    <w:rsid w:val="0033137E"/>
    <w:rsid w:val="003357B4"/>
    <w:rsid w:val="00335D03"/>
    <w:rsid w:val="003379FD"/>
    <w:rsid w:val="00340111"/>
    <w:rsid w:val="00342471"/>
    <w:rsid w:val="00346B7D"/>
    <w:rsid w:val="003513EC"/>
    <w:rsid w:val="003522EE"/>
    <w:rsid w:val="00353C4B"/>
    <w:rsid w:val="00354A66"/>
    <w:rsid w:val="00356B4A"/>
    <w:rsid w:val="003605DA"/>
    <w:rsid w:val="00362438"/>
    <w:rsid w:val="0036475C"/>
    <w:rsid w:val="00365B90"/>
    <w:rsid w:val="00366054"/>
    <w:rsid w:val="00366B9A"/>
    <w:rsid w:val="00370694"/>
    <w:rsid w:val="003721C4"/>
    <w:rsid w:val="003740C3"/>
    <w:rsid w:val="003768EF"/>
    <w:rsid w:val="0038241D"/>
    <w:rsid w:val="00382C5B"/>
    <w:rsid w:val="00386532"/>
    <w:rsid w:val="003870F2"/>
    <w:rsid w:val="00390492"/>
    <w:rsid w:val="0039054F"/>
    <w:rsid w:val="00393EDC"/>
    <w:rsid w:val="00395763"/>
    <w:rsid w:val="00395F71"/>
    <w:rsid w:val="003A0319"/>
    <w:rsid w:val="003A3D15"/>
    <w:rsid w:val="003A584B"/>
    <w:rsid w:val="003A6158"/>
    <w:rsid w:val="003A6F05"/>
    <w:rsid w:val="003B3179"/>
    <w:rsid w:val="003B3A1A"/>
    <w:rsid w:val="003B469B"/>
    <w:rsid w:val="003C052E"/>
    <w:rsid w:val="003C0C8A"/>
    <w:rsid w:val="003C27A1"/>
    <w:rsid w:val="003C6E7C"/>
    <w:rsid w:val="003C6F83"/>
    <w:rsid w:val="003D16A4"/>
    <w:rsid w:val="003D38B0"/>
    <w:rsid w:val="003E050D"/>
    <w:rsid w:val="003E5C32"/>
    <w:rsid w:val="003E6281"/>
    <w:rsid w:val="003E6D14"/>
    <w:rsid w:val="003F0415"/>
    <w:rsid w:val="003F075A"/>
    <w:rsid w:val="003F3080"/>
    <w:rsid w:val="003F3A92"/>
    <w:rsid w:val="003F5012"/>
    <w:rsid w:val="003F70B4"/>
    <w:rsid w:val="0040706F"/>
    <w:rsid w:val="00410CB6"/>
    <w:rsid w:val="004129B7"/>
    <w:rsid w:val="00415EFB"/>
    <w:rsid w:val="0042545F"/>
    <w:rsid w:val="00426EB6"/>
    <w:rsid w:val="0043213F"/>
    <w:rsid w:val="00432595"/>
    <w:rsid w:val="00432A63"/>
    <w:rsid w:val="004337C9"/>
    <w:rsid w:val="004364CE"/>
    <w:rsid w:val="00437242"/>
    <w:rsid w:val="004377E4"/>
    <w:rsid w:val="00440C3C"/>
    <w:rsid w:val="004413F6"/>
    <w:rsid w:val="004429F6"/>
    <w:rsid w:val="004434E5"/>
    <w:rsid w:val="00443AFE"/>
    <w:rsid w:val="00443B80"/>
    <w:rsid w:val="00444AF5"/>
    <w:rsid w:val="0044540F"/>
    <w:rsid w:val="00445A4B"/>
    <w:rsid w:val="004479E5"/>
    <w:rsid w:val="00457925"/>
    <w:rsid w:val="00457AB6"/>
    <w:rsid w:val="00462025"/>
    <w:rsid w:val="00462229"/>
    <w:rsid w:val="00473B44"/>
    <w:rsid w:val="0047485A"/>
    <w:rsid w:val="004761D1"/>
    <w:rsid w:val="00476805"/>
    <w:rsid w:val="004779EF"/>
    <w:rsid w:val="00481F82"/>
    <w:rsid w:val="0048423A"/>
    <w:rsid w:val="00485197"/>
    <w:rsid w:val="004855AB"/>
    <w:rsid w:val="0048790E"/>
    <w:rsid w:val="00493F2E"/>
    <w:rsid w:val="00494AB9"/>
    <w:rsid w:val="004A2C9E"/>
    <w:rsid w:val="004A43F1"/>
    <w:rsid w:val="004B081E"/>
    <w:rsid w:val="004B0E1B"/>
    <w:rsid w:val="004B4A25"/>
    <w:rsid w:val="004C00FC"/>
    <w:rsid w:val="004C1802"/>
    <w:rsid w:val="004C224A"/>
    <w:rsid w:val="004C2E98"/>
    <w:rsid w:val="004C309C"/>
    <w:rsid w:val="004C32B9"/>
    <w:rsid w:val="004C4585"/>
    <w:rsid w:val="004C4BAC"/>
    <w:rsid w:val="004C6464"/>
    <w:rsid w:val="004D32C3"/>
    <w:rsid w:val="004D6813"/>
    <w:rsid w:val="004E43ED"/>
    <w:rsid w:val="004F51C1"/>
    <w:rsid w:val="004F6347"/>
    <w:rsid w:val="005021FE"/>
    <w:rsid w:val="005026AB"/>
    <w:rsid w:val="00502AA0"/>
    <w:rsid w:val="005033E9"/>
    <w:rsid w:val="005050C6"/>
    <w:rsid w:val="00507408"/>
    <w:rsid w:val="005076F5"/>
    <w:rsid w:val="00507B74"/>
    <w:rsid w:val="005103A3"/>
    <w:rsid w:val="0051346E"/>
    <w:rsid w:val="005144CF"/>
    <w:rsid w:val="00514543"/>
    <w:rsid w:val="00514E0F"/>
    <w:rsid w:val="00517C07"/>
    <w:rsid w:val="00520513"/>
    <w:rsid w:val="00520721"/>
    <w:rsid w:val="00520BA2"/>
    <w:rsid w:val="00522226"/>
    <w:rsid w:val="0052253B"/>
    <w:rsid w:val="00522C44"/>
    <w:rsid w:val="005248C9"/>
    <w:rsid w:val="00525215"/>
    <w:rsid w:val="00530A05"/>
    <w:rsid w:val="00533C6B"/>
    <w:rsid w:val="005343DD"/>
    <w:rsid w:val="00534F06"/>
    <w:rsid w:val="00535F3F"/>
    <w:rsid w:val="00541CAC"/>
    <w:rsid w:val="005421DF"/>
    <w:rsid w:val="00542683"/>
    <w:rsid w:val="00543E55"/>
    <w:rsid w:val="0054478E"/>
    <w:rsid w:val="0054672A"/>
    <w:rsid w:val="00552921"/>
    <w:rsid w:val="00556791"/>
    <w:rsid w:val="0055688E"/>
    <w:rsid w:val="00560130"/>
    <w:rsid w:val="0056066F"/>
    <w:rsid w:val="0056151A"/>
    <w:rsid w:val="00564851"/>
    <w:rsid w:val="00567A13"/>
    <w:rsid w:val="0057219C"/>
    <w:rsid w:val="0058540B"/>
    <w:rsid w:val="005860CF"/>
    <w:rsid w:val="00586EA3"/>
    <w:rsid w:val="00590193"/>
    <w:rsid w:val="00590850"/>
    <w:rsid w:val="00592065"/>
    <w:rsid w:val="005944E2"/>
    <w:rsid w:val="005960A0"/>
    <w:rsid w:val="0059630F"/>
    <w:rsid w:val="005965C6"/>
    <w:rsid w:val="005976BA"/>
    <w:rsid w:val="00597B57"/>
    <w:rsid w:val="005A60AB"/>
    <w:rsid w:val="005A6A6F"/>
    <w:rsid w:val="005B561F"/>
    <w:rsid w:val="005C40AD"/>
    <w:rsid w:val="005D0394"/>
    <w:rsid w:val="005D17E4"/>
    <w:rsid w:val="005E0675"/>
    <w:rsid w:val="005E4E1A"/>
    <w:rsid w:val="005E6ADE"/>
    <w:rsid w:val="005E6C89"/>
    <w:rsid w:val="005F30E2"/>
    <w:rsid w:val="005F6994"/>
    <w:rsid w:val="00600539"/>
    <w:rsid w:val="0060298E"/>
    <w:rsid w:val="006030DA"/>
    <w:rsid w:val="00603EFB"/>
    <w:rsid w:val="00605069"/>
    <w:rsid w:val="0060781B"/>
    <w:rsid w:val="00613C6B"/>
    <w:rsid w:val="00616725"/>
    <w:rsid w:val="00620260"/>
    <w:rsid w:val="0062139D"/>
    <w:rsid w:val="00621D60"/>
    <w:rsid w:val="0062380E"/>
    <w:rsid w:val="006239F9"/>
    <w:rsid w:val="0063020C"/>
    <w:rsid w:val="006308E6"/>
    <w:rsid w:val="0063111E"/>
    <w:rsid w:val="00631E30"/>
    <w:rsid w:val="00635D08"/>
    <w:rsid w:val="006374EC"/>
    <w:rsid w:val="006405EE"/>
    <w:rsid w:val="0064232B"/>
    <w:rsid w:val="006430B5"/>
    <w:rsid w:val="00646C67"/>
    <w:rsid w:val="006543CF"/>
    <w:rsid w:val="00654BA4"/>
    <w:rsid w:val="006564D8"/>
    <w:rsid w:val="00657B46"/>
    <w:rsid w:val="00664366"/>
    <w:rsid w:val="0067017A"/>
    <w:rsid w:val="00672477"/>
    <w:rsid w:val="00674698"/>
    <w:rsid w:val="00675AAA"/>
    <w:rsid w:val="00676CF2"/>
    <w:rsid w:val="00677AA9"/>
    <w:rsid w:val="006803F2"/>
    <w:rsid w:val="006807E7"/>
    <w:rsid w:val="006817CB"/>
    <w:rsid w:val="006846A9"/>
    <w:rsid w:val="006847EB"/>
    <w:rsid w:val="0068496B"/>
    <w:rsid w:val="00685347"/>
    <w:rsid w:val="006863CB"/>
    <w:rsid w:val="00686FD3"/>
    <w:rsid w:val="0068753B"/>
    <w:rsid w:val="00687804"/>
    <w:rsid w:val="00690F85"/>
    <w:rsid w:val="00691196"/>
    <w:rsid w:val="00691A37"/>
    <w:rsid w:val="00693778"/>
    <w:rsid w:val="00694D6E"/>
    <w:rsid w:val="00695B63"/>
    <w:rsid w:val="006A011C"/>
    <w:rsid w:val="006A0B7A"/>
    <w:rsid w:val="006A14AB"/>
    <w:rsid w:val="006A2186"/>
    <w:rsid w:val="006A44F4"/>
    <w:rsid w:val="006A48F1"/>
    <w:rsid w:val="006A4F43"/>
    <w:rsid w:val="006A6526"/>
    <w:rsid w:val="006A7C58"/>
    <w:rsid w:val="006B119B"/>
    <w:rsid w:val="006B20BA"/>
    <w:rsid w:val="006B29B4"/>
    <w:rsid w:val="006B397A"/>
    <w:rsid w:val="006B5B79"/>
    <w:rsid w:val="006C0B15"/>
    <w:rsid w:val="006C54C5"/>
    <w:rsid w:val="006C6FA0"/>
    <w:rsid w:val="006D59F8"/>
    <w:rsid w:val="006D5DDA"/>
    <w:rsid w:val="006E043C"/>
    <w:rsid w:val="006E30A1"/>
    <w:rsid w:val="006E7172"/>
    <w:rsid w:val="006F0CA5"/>
    <w:rsid w:val="006F492C"/>
    <w:rsid w:val="006F5544"/>
    <w:rsid w:val="006F6128"/>
    <w:rsid w:val="006F7E58"/>
    <w:rsid w:val="007009C6"/>
    <w:rsid w:val="00704B04"/>
    <w:rsid w:val="0070588E"/>
    <w:rsid w:val="00706979"/>
    <w:rsid w:val="007076D4"/>
    <w:rsid w:val="0071069C"/>
    <w:rsid w:val="00713549"/>
    <w:rsid w:val="007147FE"/>
    <w:rsid w:val="007153F3"/>
    <w:rsid w:val="00716878"/>
    <w:rsid w:val="00716BB3"/>
    <w:rsid w:val="0071744D"/>
    <w:rsid w:val="00722028"/>
    <w:rsid w:val="00722E69"/>
    <w:rsid w:val="0072407F"/>
    <w:rsid w:val="00724755"/>
    <w:rsid w:val="0072627E"/>
    <w:rsid w:val="0072635B"/>
    <w:rsid w:val="00730259"/>
    <w:rsid w:val="00732267"/>
    <w:rsid w:val="00734A34"/>
    <w:rsid w:val="007367C9"/>
    <w:rsid w:val="00744CAC"/>
    <w:rsid w:val="00745513"/>
    <w:rsid w:val="007457A1"/>
    <w:rsid w:val="007478E3"/>
    <w:rsid w:val="00747981"/>
    <w:rsid w:val="0075030B"/>
    <w:rsid w:val="007564D5"/>
    <w:rsid w:val="00762A55"/>
    <w:rsid w:val="00764741"/>
    <w:rsid w:val="00765887"/>
    <w:rsid w:val="0076593E"/>
    <w:rsid w:val="00770AE0"/>
    <w:rsid w:val="007749F0"/>
    <w:rsid w:val="00775878"/>
    <w:rsid w:val="00775BF0"/>
    <w:rsid w:val="00776411"/>
    <w:rsid w:val="007767D7"/>
    <w:rsid w:val="00777BA8"/>
    <w:rsid w:val="00777DE8"/>
    <w:rsid w:val="00781703"/>
    <w:rsid w:val="00781867"/>
    <w:rsid w:val="00782697"/>
    <w:rsid w:val="00784160"/>
    <w:rsid w:val="0078471B"/>
    <w:rsid w:val="00786889"/>
    <w:rsid w:val="00787313"/>
    <w:rsid w:val="00787D3B"/>
    <w:rsid w:val="0079127C"/>
    <w:rsid w:val="00792338"/>
    <w:rsid w:val="007944C1"/>
    <w:rsid w:val="00797B92"/>
    <w:rsid w:val="00797D27"/>
    <w:rsid w:val="007A0C66"/>
    <w:rsid w:val="007A2E1E"/>
    <w:rsid w:val="007A35DA"/>
    <w:rsid w:val="007A3C3A"/>
    <w:rsid w:val="007A4055"/>
    <w:rsid w:val="007A4A2C"/>
    <w:rsid w:val="007A5237"/>
    <w:rsid w:val="007A596D"/>
    <w:rsid w:val="007A6DFD"/>
    <w:rsid w:val="007B1B57"/>
    <w:rsid w:val="007B1D2D"/>
    <w:rsid w:val="007B2FF6"/>
    <w:rsid w:val="007B557B"/>
    <w:rsid w:val="007B6905"/>
    <w:rsid w:val="007C6BF6"/>
    <w:rsid w:val="007D34FF"/>
    <w:rsid w:val="007D4DFB"/>
    <w:rsid w:val="007D706D"/>
    <w:rsid w:val="007D778C"/>
    <w:rsid w:val="007E38D9"/>
    <w:rsid w:val="007E38E3"/>
    <w:rsid w:val="007E4183"/>
    <w:rsid w:val="007E5A4E"/>
    <w:rsid w:val="007F0077"/>
    <w:rsid w:val="007F0CAA"/>
    <w:rsid w:val="007F217C"/>
    <w:rsid w:val="007F350D"/>
    <w:rsid w:val="007F7CFF"/>
    <w:rsid w:val="008014E6"/>
    <w:rsid w:val="0080152D"/>
    <w:rsid w:val="00801983"/>
    <w:rsid w:val="008056E6"/>
    <w:rsid w:val="00806EED"/>
    <w:rsid w:val="00815B66"/>
    <w:rsid w:val="00816109"/>
    <w:rsid w:val="008226A5"/>
    <w:rsid w:val="00823236"/>
    <w:rsid w:val="0082394A"/>
    <w:rsid w:val="008249EF"/>
    <w:rsid w:val="008264EE"/>
    <w:rsid w:val="00830BEE"/>
    <w:rsid w:val="00831745"/>
    <w:rsid w:val="00832D96"/>
    <w:rsid w:val="008345A9"/>
    <w:rsid w:val="00837DA1"/>
    <w:rsid w:val="008408EB"/>
    <w:rsid w:val="00841FB3"/>
    <w:rsid w:val="00843F31"/>
    <w:rsid w:val="00847C4B"/>
    <w:rsid w:val="00855929"/>
    <w:rsid w:val="00861F40"/>
    <w:rsid w:val="00862B39"/>
    <w:rsid w:val="0086334F"/>
    <w:rsid w:val="008636EA"/>
    <w:rsid w:val="00863EE3"/>
    <w:rsid w:val="0086766B"/>
    <w:rsid w:val="0087056B"/>
    <w:rsid w:val="00876259"/>
    <w:rsid w:val="008770D9"/>
    <w:rsid w:val="00880847"/>
    <w:rsid w:val="00880A73"/>
    <w:rsid w:val="00880D19"/>
    <w:rsid w:val="0088432D"/>
    <w:rsid w:val="00886D27"/>
    <w:rsid w:val="00892716"/>
    <w:rsid w:val="00894307"/>
    <w:rsid w:val="0089562C"/>
    <w:rsid w:val="00897DD1"/>
    <w:rsid w:val="008A0075"/>
    <w:rsid w:val="008A03A3"/>
    <w:rsid w:val="008A0CEB"/>
    <w:rsid w:val="008A55ED"/>
    <w:rsid w:val="008A6ABF"/>
    <w:rsid w:val="008B40C2"/>
    <w:rsid w:val="008B4F79"/>
    <w:rsid w:val="008C0C4F"/>
    <w:rsid w:val="008C5960"/>
    <w:rsid w:val="008C698D"/>
    <w:rsid w:val="008C7166"/>
    <w:rsid w:val="008D14EE"/>
    <w:rsid w:val="008D2843"/>
    <w:rsid w:val="008D3F91"/>
    <w:rsid w:val="008D60CC"/>
    <w:rsid w:val="008E0BAB"/>
    <w:rsid w:val="008E0E09"/>
    <w:rsid w:val="008E0F0A"/>
    <w:rsid w:val="008E1DE1"/>
    <w:rsid w:val="008E23F6"/>
    <w:rsid w:val="008E2432"/>
    <w:rsid w:val="008E29DC"/>
    <w:rsid w:val="008E3732"/>
    <w:rsid w:val="008E5094"/>
    <w:rsid w:val="008E50BB"/>
    <w:rsid w:val="008F1E33"/>
    <w:rsid w:val="008F2257"/>
    <w:rsid w:val="008F50FF"/>
    <w:rsid w:val="008F5FC3"/>
    <w:rsid w:val="008F6B98"/>
    <w:rsid w:val="008F6BB4"/>
    <w:rsid w:val="00903387"/>
    <w:rsid w:val="009035D1"/>
    <w:rsid w:val="00906199"/>
    <w:rsid w:val="00914994"/>
    <w:rsid w:val="009175D5"/>
    <w:rsid w:val="00921268"/>
    <w:rsid w:val="00922D13"/>
    <w:rsid w:val="00923CDA"/>
    <w:rsid w:val="00926AAA"/>
    <w:rsid w:val="009413D4"/>
    <w:rsid w:val="00942204"/>
    <w:rsid w:val="009446F9"/>
    <w:rsid w:val="0094554C"/>
    <w:rsid w:val="00946506"/>
    <w:rsid w:val="009467AD"/>
    <w:rsid w:val="009504BB"/>
    <w:rsid w:val="009507D1"/>
    <w:rsid w:val="00955237"/>
    <w:rsid w:val="0095666C"/>
    <w:rsid w:val="00957D25"/>
    <w:rsid w:val="00962321"/>
    <w:rsid w:val="00967D2A"/>
    <w:rsid w:val="00967D2E"/>
    <w:rsid w:val="00973936"/>
    <w:rsid w:val="0097416C"/>
    <w:rsid w:val="00974928"/>
    <w:rsid w:val="00974D33"/>
    <w:rsid w:val="00976A08"/>
    <w:rsid w:val="00976E77"/>
    <w:rsid w:val="00980D29"/>
    <w:rsid w:val="00980F4B"/>
    <w:rsid w:val="00981291"/>
    <w:rsid w:val="009820A8"/>
    <w:rsid w:val="00991AB2"/>
    <w:rsid w:val="00996975"/>
    <w:rsid w:val="009A116B"/>
    <w:rsid w:val="009A2958"/>
    <w:rsid w:val="009A3871"/>
    <w:rsid w:val="009A3E66"/>
    <w:rsid w:val="009A435A"/>
    <w:rsid w:val="009A5AF8"/>
    <w:rsid w:val="009A610F"/>
    <w:rsid w:val="009B1F26"/>
    <w:rsid w:val="009B21A3"/>
    <w:rsid w:val="009B7484"/>
    <w:rsid w:val="009C202E"/>
    <w:rsid w:val="009C47F3"/>
    <w:rsid w:val="009C60E5"/>
    <w:rsid w:val="009C6F40"/>
    <w:rsid w:val="009C73BA"/>
    <w:rsid w:val="009C76FB"/>
    <w:rsid w:val="009C7D5B"/>
    <w:rsid w:val="009D0872"/>
    <w:rsid w:val="009D2C0C"/>
    <w:rsid w:val="009D3A79"/>
    <w:rsid w:val="009D43CC"/>
    <w:rsid w:val="009D57F1"/>
    <w:rsid w:val="009D6079"/>
    <w:rsid w:val="009D6635"/>
    <w:rsid w:val="009E1908"/>
    <w:rsid w:val="009E21BC"/>
    <w:rsid w:val="009E2A16"/>
    <w:rsid w:val="009E624B"/>
    <w:rsid w:val="009F0477"/>
    <w:rsid w:val="009F21D6"/>
    <w:rsid w:val="009F463F"/>
    <w:rsid w:val="009F7703"/>
    <w:rsid w:val="00A003B5"/>
    <w:rsid w:val="00A015C4"/>
    <w:rsid w:val="00A01A72"/>
    <w:rsid w:val="00A02A52"/>
    <w:rsid w:val="00A039FE"/>
    <w:rsid w:val="00A04524"/>
    <w:rsid w:val="00A065FE"/>
    <w:rsid w:val="00A06B4A"/>
    <w:rsid w:val="00A108E9"/>
    <w:rsid w:val="00A10C46"/>
    <w:rsid w:val="00A1428E"/>
    <w:rsid w:val="00A15AE9"/>
    <w:rsid w:val="00A167EA"/>
    <w:rsid w:val="00A176D7"/>
    <w:rsid w:val="00A17F8F"/>
    <w:rsid w:val="00A20986"/>
    <w:rsid w:val="00A2133B"/>
    <w:rsid w:val="00A22718"/>
    <w:rsid w:val="00A23702"/>
    <w:rsid w:val="00A24CEA"/>
    <w:rsid w:val="00A26737"/>
    <w:rsid w:val="00A27B5B"/>
    <w:rsid w:val="00A31927"/>
    <w:rsid w:val="00A347AD"/>
    <w:rsid w:val="00A37145"/>
    <w:rsid w:val="00A419E0"/>
    <w:rsid w:val="00A4472B"/>
    <w:rsid w:val="00A45E83"/>
    <w:rsid w:val="00A539D5"/>
    <w:rsid w:val="00A5492A"/>
    <w:rsid w:val="00A55818"/>
    <w:rsid w:val="00A605B2"/>
    <w:rsid w:val="00A66FEA"/>
    <w:rsid w:val="00A701B1"/>
    <w:rsid w:val="00A71DA9"/>
    <w:rsid w:val="00A72877"/>
    <w:rsid w:val="00A7361F"/>
    <w:rsid w:val="00A7526E"/>
    <w:rsid w:val="00A76687"/>
    <w:rsid w:val="00A7753E"/>
    <w:rsid w:val="00A813B7"/>
    <w:rsid w:val="00A817DF"/>
    <w:rsid w:val="00A8340F"/>
    <w:rsid w:val="00A83581"/>
    <w:rsid w:val="00A83A7D"/>
    <w:rsid w:val="00A86D12"/>
    <w:rsid w:val="00A87CC4"/>
    <w:rsid w:val="00A904D9"/>
    <w:rsid w:val="00A90505"/>
    <w:rsid w:val="00A92B62"/>
    <w:rsid w:val="00A9340E"/>
    <w:rsid w:val="00A934CC"/>
    <w:rsid w:val="00AA2969"/>
    <w:rsid w:val="00AA5295"/>
    <w:rsid w:val="00AA55C3"/>
    <w:rsid w:val="00AB1ECD"/>
    <w:rsid w:val="00AB4DA6"/>
    <w:rsid w:val="00AB51AB"/>
    <w:rsid w:val="00AB5A8B"/>
    <w:rsid w:val="00AB5DE3"/>
    <w:rsid w:val="00AC0CE9"/>
    <w:rsid w:val="00AC1A94"/>
    <w:rsid w:val="00AC2B28"/>
    <w:rsid w:val="00AC32B8"/>
    <w:rsid w:val="00AC4919"/>
    <w:rsid w:val="00AD00B3"/>
    <w:rsid w:val="00AD1102"/>
    <w:rsid w:val="00AD1769"/>
    <w:rsid w:val="00AD3166"/>
    <w:rsid w:val="00AD31E5"/>
    <w:rsid w:val="00AD3CC6"/>
    <w:rsid w:val="00AD59EF"/>
    <w:rsid w:val="00AE0F03"/>
    <w:rsid w:val="00AE25CA"/>
    <w:rsid w:val="00AE3EE8"/>
    <w:rsid w:val="00AE4792"/>
    <w:rsid w:val="00AE7797"/>
    <w:rsid w:val="00AF099E"/>
    <w:rsid w:val="00AF1974"/>
    <w:rsid w:val="00AF40B8"/>
    <w:rsid w:val="00AF5F94"/>
    <w:rsid w:val="00B055FA"/>
    <w:rsid w:val="00B05AFE"/>
    <w:rsid w:val="00B07785"/>
    <w:rsid w:val="00B11E29"/>
    <w:rsid w:val="00B14211"/>
    <w:rsid w:val="00B15F83"/>
    <w:rsid w:val="00B17BD1"/>
    <w:rsid w:val="00B17CE8"/>
    <w:rsid w:val="00B2317B"/>
    <w:rsid w:val="00B246A2"/>
    <w:rsid w:val="00B250CE"/>
    <w:rsid w:val="00B25506"/>
    <w:rsid w:val="00B25C87"/>
    <w:rsid w:val="00B3075A"/>
    <w:rsid w:val="00B31500"/>
    <w:rsid w:val="00B3503D"/>
    <w:rsid w:val="00B40908"/>
    <w:rsid w:val="00B4353B"/>
    <w:rsid w:val="00B44391"/>
    <w:rsid w:val="00B5090C"/>
    <w:rsid w:val="00B51453"/>
    <w:rsid w:val="00B514AE"/>
    <w:rsid w:val="00B53BD1"/>
    <w:rsid w:val="00B5563E"/>
    <w:rsid w:val="00B55BA4"/>
    <w:rsid w:val="00B5606E"/>
    <w:rsid w:val="00B56834"/>
    <w:rsid w:val="00B62126"/>
    <w:rsid w:val="00B65234"/>
    <w:rsid w:val="00B663CA"/>
    <w:rsid w:val="00B67328"/>
    <w:rsid w:val="00B7006C"/>
    <w:rsid w:val="00B72672"/>
    <w:rsid w:val="00B77EE6"/>
    <w:rsid w:val="00B85EEC"/>
    <w:rsid w:val="00B86807"/>
    <w:rsid w:val="00B91CAE"/>
    <w:rsid w:val="00B9383B"/>
    <w:rsid w:val="00B93F4D"/>
    <w:rsid w:val="00BA31A4"/>
    <w:rsid w:val="00BA32B1"/>
    <w:rsid w:val="00BA3FB4"/>
    <w:rsid w:val="00BA4370"/>
    <w:rsid w:val="00BA501F"/>
    <w:rsid w:val="00BA65D5"/>
    <w:rsid w:val="00BA7EB8"/>
    <w:rsid w:val="00BB073F"/>
    <w:rsid w:val="00BB1263"/>
    <w:rsid w:val="00BB254A"/>
    <w:rsid w:val="00BB3571"/>
    <w:rsid w:val="00BB5FCB"/>
    <w:rsid w:val="00BB6FE1"/>
    <w:rsid w:val="00BC4182"/>
    <w:rsid w:val="00BC4431"/>
    <w:rsid w:val="00BC5DAC"/>
    <w:rsid w:val="00BC65DF"/>
    <w:rsid w:val="00BD097E"/>
    <w:rsid w:val="00BD264C"/>
    <w:rsid w:val="00BD273F"/>
    <w:rsid w:val="00BD2B02"/>
    <w:rsid w:val="00BD3EFE"/>
    <w:rsid w:val="00BD43FC"/>
    <w:rsid w:val="00BD482C"/>
    <w:rsid w:val="00BE4751"/>
    <w:rsid w:val="00BF0A97"/>
    <w:rsid w:val="00BF3691"/>
    <w:rsid w:val="00BF37B8"/>
    <w:rsid w:val="00BF3D8D"/>
    <w:rsid w:val="00BF784C"/>
    <w:rsid w:val="00C00B04"/>
    <w:rsid w:val="00C00C08"/>
    <w:rsid w:val="00C021BE"/>
    <w:rsid w:val="00C031A8"/>
    <w:rsid w:val="00C039BD"/>
    <w:rsid w:val="00C04473"/>
    <w:rsid w:val="00C045FB"/>
    <w:rsid w:val="00C058A6"/>
    <w:rsid w:val="00C07AC2"/>
    <w:rsid w:val="00C07DF6"/>
    <w:rsid w:val="00C10770"/>
    <w:rsid w:val="00C10F5E"/>
    <w:rsid w:val="00C147D1"/>
    <w:rsid w:val="00C161DD"/>
    <w:rsid w:val="00C17166"/>
    <w:rsid w:val="00C20933"/>
    <w:rsid w:val="00C21B5D"/>
    <w:rsid w:val="00C21FCB"/>
    <w:rsid w:val="00C226F5"/>
    <w:rsid w:val="00C23567"/>
    <w:rsid w:val="00C23CF1"/>
    <w:rsid w:val="00C241B1"/>
    <w:rsid w:val="00C30F28"/>
    <w:rsid w:val="00C3474F"/>
    <w:rsid w:val="00C35ECC"/>
    <w:rsid w:val="00C41813"/>
    <w:rsid w:val="00C42182"/>
    <w:rsid w:val="00C43D7A"/>
    <w:rsid w:val="00C45411"/>
    <w:rsid w:val="00C51C8D"/>
    <w:rsid w:val="00C52A50"/>
    <w:rsid w:val="00C53F80"/>
    <w:rsid w:val="00C54B6F"/>
    <w:rsid w:val="00C565F8"/>
    <w:rsid w:val="00C6068D"/>
    <w:rsid w:val="00C6132D"/>
    <w:rsid w:val="00C626C5"/>
    <w:rsid w:val="00C63477"/>
    <w:rsid w:val="00C70272"/>
    <w:rsid w:val="00C70A88"/>
    <w:rsid w:val="00C7604D"/>
    <w:rsid w:val="00C81ADA"/>
    <w:rsid w:val="00C84821"/>
    <w:rsid w:val="00C86C14"/>
    <w:rsid w:val="00C94ABC"/>
    <w:rsid w:val="00C95CF8"/>
    <w:rsid w:val="00CA14F3"/>
    <w:rsid w:val="00CA1A7D"/>
    <w:rsid w:val="00CA65BC"/>
    <w:rsid w:val="00CA6D3C"/>
    <w:rsid w:val="00CB095E"/>
    <w:rsid w:val="00CB398B"/>
    <w:rsid w:val="00CB5B97"/>
    <w:rsid w:val="00CB6EF7"/>
    <w:rsid w:val="00CC20C7"/>
    <w:rsid w:val="00CC4116"/>
    <w:rsid w:val="00CC5B29"/>
    <w:rsid w:val="00CC6224"/>
    <w:rsid w:val="00CD3264"/>
    <w:rsid w:val="00CD3394"/>
    <w:rsid w:val="00CD365F"/>
    <w:rsid w:val="00CD6453"/>
    <w:rsid w:val="00CD64BD"/>
    <w:rsid w:val="00CD790F"/>
    <w:rsid w:val="00CE3FF5"/>
    <w:rsid w:val="00CF06AA"/>
    <w:rsid w:val="00CF179C"/>
    <w:rsid w:val="00CF6112"/>
    <w:rsid w:val="00CF618C"/>
    <w:rsid w:val="00CF7820"/>
    <w:rsid w:val="00D00D9C"/>
    <w:rsid w:val="00D00F86"/>
    <w:rsid w:val="00D024E1"/>
    <w:rsid w:val="00D02676"/>
    <w:rsid w:val="00D0467C"/>
    <w:rsid w:val="00D057D2"/>
    <w:rsid w:val="00D059BC"/>
    <w:rsid w:val="00D0694C"/>
    <w:rsid w:val="00D116FC"/>
    <w:rsid w:val="00D1472B"/>
    <w:rsid w:val="00D166B8"/>
    <w:rsid w:val="00D1769A"/>
    <w:rsid w:val="00D17FE7"/>
    <w:rsid w:val="00D20EB1"/>
    <w:rsid w:val="00D23475"/>
    <w:rsid w:val="00D23711"/>
    <w:rsid w:val="00D27604"/>
    <w:rsid w:val="00D31830"/>
    <w:rsid w:val="00D347AE"/>
    <w:rsid w:val="00D50A44"/>
    <w:rsid w:val="00D51E84"/>
    <w:rsid w:val="00D60485"/>
    <w:rsid w:val="00D606A7"/>
    <w:rsid w:val="00D618E9"/>
    <w:rsid w:val="00D637D0"/>
    <w:rsid w:val="00D660C6"/>
    <w:rsid w:val="00D737CB"/>
    <w:rsid w:val="00D837B4"/>
    <w:rsid w:val="00D83D87"/>
    <w:rsid w:val="00D85893"/>
    <w:rsid w:val="00D85E16"/>
    <w:rsid w:val="00D91101"/>
    <w:rsid w:val="00D91D63"/>
    <w:rsid w:val="00D94D96"/>
    <w:rsid w:val="00D95F0A"/>
    <w:rsid w:val="00D96F31"/>
    <w:rsid w:val="00DA125B"/>
    <w:rsid w:val="00DA1DCF"/>
    <w:rsid w:val="00DA2525"/>
    <w:rsid w:val="00DA28D0"/>
    <w:rsid w:val="00DA545A"/>
    <w:rsid w:val="00DA7B0B"/>
    <w:rsid w:val="00DB1A4F"/>
    <w:rsid w:val="00DB3AC9"/>
    <w:rsid w:val="00DB41D3"/>
    <w:rsid w:val="00DB4342"/>
    <w:rsid w:val="00DB5106"/>
    <w:rsid w:val="00DB5E3C"/>
    <w:rsid w:val="00DB63E1"/>
    <w:rsid w:val="00DC6BBC"/>
    <w:rsid w:val="00DC71E9"/>
    <w:rsid w:val="00DC79A6"/>
    <w:rsid w:val="00DD0B4A"/>
    <w:rsid w:val="00DD2F83"/>
    <w:rsid w:val="00DD31B9"/>
    <w:rsid w:val="00DE0193"/>
    <w:rsid w:val="00DE0F93"/>
    <w:rsid w:val="00DE2168"/>
    <w:rsid w:val="00DE2E37"/>
    <w:rsid w:val="00DE3C96"/>
    <w:rsid w:val="00DE594B"/>
    <w:rsid w:val="00DF01AF"/>
    <w:rsid w:val="00DF1547"/>
    <w:rsid w:val="00DF1FE1"/>
    <w:rsid w:val="00DF3019"/>
    <w:rsid w:val="00DF77BF"/>
    <w:rsid w:val="00E03D93"/>
    <w:rsid w:val="00E043B2"/>
    <w:rsid w:val="00E06FEC"/>
    <w:rsid w:val="00E1678C"/>
    <w:rsid w:val="00E17FCE"/>
    <w:rsid w:val="00E24CD0"/>
    <w:rsid w:val="00E25A5A"/>
    <w:rsid w:val="00E2725E"/>
    <w:rsid w:val="00E3039D"/>
    <w:rsid w:val="00E3079A"/>
    <w:rsid w:val="00E31A55"/>
    <w:rsid w:val="00E31D80"/>
    <w:rsid w:val="00E32616"/>
    <w:rsid w:val="00E354AA"/>
    <w:rsid w:val="00E3566E"/>
    <w:rsid w:val="00E371A5"/>
    <w:rsid w:val="00E401DA"/>
    <w:rsid w:val="00E40B5F"/>
    <w:rsid w:val="00E42D36"/>
    <w:rsid w:val="00E4748F"/>
    <w:rsid w:val="00E47B7A"/>
    <w:rsid w:val="00E50DEB"/>
    <w:rsid w:val="00E51B55"/>
    <w:rsid w:val="00E5446E"/>
    <w:rsid w:val="00E55249"/>
    <w:rsid w:val="00E62C82"/>
    <w:rsid w:val="00E6538F"/>
    <w:rsid w:val="00E705A4"/>
    <w:rsid w:val="00E71D50"/>
    <w:rsid w:val="00E71EBC"/>
    <w:rsid w:val="00E82A22"/>
    <w:rsid w:val="00E834A4"/>
    <w:rsid w:val="00E84240"/>
    <w:rsid w:val="00E84926"/>
    <w:rsid w:val="00E84D43"/>
    <w:rsid w:val="00E87D3A"/>
    <w:rsid w:val="00E96391"/>
    <w:rsid w:val="00E9724E"/>
    <w:rsid w:val="00E979A7"/>
    <w:rsid w:val="00EA2A88"/>
    <w:rsid w:val="00EA5D78"/>
    <w:rsid w:val="00EA5F8E"/>
    <w:rsid w:val="00EA670A"/>
    <w:rsid w:val="00EA7F18"/>
    <w:rsid w:val="00EB0A08"/>
    <w:rsid w:val="00EB199D"/>
    <w:rsid w:val="00EB5C3E"/>
    <w:rsid w:val="00EC2BA2"/>
    <w:rsid w:val="00EC5D10"/>
    <w:rsid w:val="00EE1069"/>
    <w:rsid w:val="00EE1853"/>
    <w:rsid w:val="00EE3551"/>
    <w:rsid w:val="00EE5300"/>
    <w:rsid w:val="00EE7848"/>
    <w:rsid w:val="00EF5E9C"/>
    <w:rsid w:val="00EF78D0"/>
    <w:rsid w:val="00EF7D67"/>
    <w:rsid w:val="00F04430"/>
    <w:rsid w:val="00F04717"/>
    <w:rsid w:val="00F04D1D"/>
    <w:rsid w:val="00F056AA"/>
    <w:rsid w:val="00F1225D"/>
    <w:rsid w:val="00F1374D"/>
    <w:rsid w:val="00F159AC"/>
    <w:rsid w:val="00F164D9"/>
    <w:rsid w:val="00F16CC9"/>
    <w:rsid w:val="00F2034D"/>
    <w:rsid w:val="00F21855"/>
    <w:rsid w:val="00F22715"/>
    <w:rsid w:val="00F259FC"/>
    <w:rsid w:val="00F3323F"/>
    <w:rsid w:val="00F35BFE"/>
    <w:rsid w:val="00F429BD"/>
    <w:rsid w:val="00F43FBF"/>
    <w:rsid w:val="00F4553B"/>
    <w:rsid w:val="00F52E35"/>
    <w:rsid w:val="00F541D3"/>
    <w:rsid w:val="00F56092"/>
    <w:rsid w:val="00F63085"/>
    <w:rsid w:val="00F631C1"/>
    <w:rsid w:val="00F652AF"/>
    <w:rsid w:val="00F67DA8"/>
    <w:rsid w:val="00F703CF"/>
    <w:rsid w:val="00F76D55"/>
    <w:rsid w:val="00F8033E"/>
    <w:rsid w:val="00F806DF"/>
    <w:rsid w:val="00F809AD"/>
    <w:rsid w:val="00F830AA"/>
    <w:rsid w:val="00F87F50"/>
    <w:rsid w:val="00F906F1"/>
    <w:rsid w:val="00F973B5"/>
    <w:rsid w:val="00F97998"/>
    <w:rsid w:val="00FA0544"/>
    <w:rsid w:val="00FA1EA8"/>
    <w:rsid w:val="00FA2430"/>
    <w:rsid w:val="00FA3A09"/>
    <w:rsid w:val="00FA461D"/>
    <w:rsid w:val="00FA535F"/>
    <w:rsid w:val="00FA6CC1"/>
    <w:rsid w:val="00FB1951"/>
    <w:rsid w:val="00FB23A4"/>
    <w:rsid w:val="00FB352F"/>
    <w:rsid w:val="00FB67D5"/>
    <w:rsid w:val="00FB69B1"/>
    <w:rsid w:val="00FC1B23"/>
    <w:rsid w:val="00FC2941"/>
    <w:rsid w:val="00FC33B9"/>
    <w:rsid w:val="00FC4EDA"/>
    <w:rsid w:val="00FC51F3"/>
    <w:rsid w:val="00FC7930"/>
    <w:rsid w:val="00FD28E2"/>
    <w:rsid w:val="00FD3CC6"/>
    <w:rsid w:val="00FD7023"/>
    <w:rsid w:val="00FE18ED"/>
    <w:rsid w:val="00FE4258"/>
    <w:rsid w:val="00FE5F4F"/>
    <w:rsid w:val="00FE620A"/>
    <w:rsid w:val="00FE6D34"/>
    <w:rsid w:val="00FF04CF"/>
    <w:rsid w:val="00FF0801"/>
    <w:rsid w:val="00FF2CE6"/>
    <w:rsid w:val="00FF4C07"/>
    <w:rsid w:val="00FF632C"/>
    <w:rsid w:val="00FF7E7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0C5"/>
    <w:pPr>
      <w:keepNext/>
      <w:keepLines/>
      <w:spacing w:before="40" w:after="0"/>
      <w:jc w:val="center"/>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D0872"/>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8E29DC"/>
    <w:pPr>
      <w:keepNext/>
      <w:keepLines/>
      <w:spacing w:before="40" w:after="0" w:line="360" w:lineRule="auto"/>
      <w:ind w:firstLine="7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1C70C5"/>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D0872"/>
    <w:rPr>
      <w:rFonts w:asciiTheme="majorHAnsi" w:eastAsiaTheme="majorEastAsia" w:hAnsiTheme="majorHAnsi" w:cstheme="majorBidi"/>
      <w:b/>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Cs w:val="24"/>
      <w:lang w:val="en-US"/>
    </w:rPr>
  </w:style>
  <w:style w:type="paragraph" w:styleId="BodyText">
    <w:name w:val="Body Text"/>
    <w:basedOn w:val="Normal"/>
    <w:link w:val="BodyTextChar"/>
    <w:unhideWhenUsed/>
    <w:qFormat/>
    <w:rsid w:val="000810F8"/>
    <w:pPr>
      <w:spacing w:after="120" w:line="360" w:lineRule="auto"/>
      <w:ind w:firstLine="720"/>
    </w:pPr>
    <w:rPr>
      <w:sz w:val="24"/>
    </w:rPr>
  </w:style>
  <w:style w:type="character" w:customStyle="1" w:styleId="BodyTextChar">
    <w:name w:val="Body Text Char"/>
    <w:basedOn w:val="DefaultParagraphFont"/>
    <w:link w:val="BodyText"/>
    <w:rsid w:val="000810F8"/>
    <w:rPr>
      <w:sz w:val="24"/>
    </w:rPr>
  </w:style>
  <w:style w:type="character" w:customStyle="1" w:styleId="Heading4Char">
    <w:name w:val="Heading 4 Char"/>
    <w:basedOn w:val="DefaultParagraphFont"/>
    <w:link w:val="Heading4"/>
    <w:uiPriority w:val="9"/>
    <w:rsid w:val="008E29DC"/>
    <w:rPr>
      <w:rFonts w:asciiTheme="majorHAnsi" w:eastAsiaTheme="majorEastAsia" w:hAnsiTheme="majorHAnsi" w:cstheme="majorBidi"/>
      <w:b/>
      <w:iCs/>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paragraph" w:styleId="Header">
    <w:name w:val="header"/>
    <w:basedOn w:val="Normal"/>
    <w:link w:val="HeaderChar"/>
    <w:uiPriority w:val="99"/>
    <w:unhideWhenUsed/>
    <w:rsid w:val="001339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935"/>
  </w:style>
  <w:style w:type="paragraph" w:styleId="Footer">
    <w:name w:val="footer"/>
    <w:basedOn w:val="Normal"/>
    <w:link w:val="FooterChar"/>
    <w:uiPriority w:val="99"/>
    <w:unhideWhenUsed/>
    <w:rsid w:val="001339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935"/>
  </w:style>
  <w:style w:type="character" w:styleId="CommentReference">
    <w:name w:val="annotation reference"/>
    <w:basedOn w:val="DefaultParagraphFont"/>
    <w:uiPriority w:val="99"/>
    <w:semiHidden/>
    <w:unhideWhenUsed/>
    <w:rsid w:val="008E2432"/>
    <w:rPr>
      <w:sz w:val="16"/>
      <w:szCs w:val="16"/>
    </w:rPr>
  </w:style>
  <w:style w:type="paragraph" w:styleId="CommentText">
    <w:name w:val="annotation text"/>
    <w:basedOn w:val="Normal"/>
    <w:link w:val="CommentTextChar"/>
    <w:uiPriority w:val="99"/>
    <w:semiHidden/>
    <w:unhideWhenUsed/>
    <w:rsid w:val="008E2432"/>
    <w:pPr>
      <w:spacing w:line="240" w:lineRule="auto"/>
    </w:pPr>
    <w:rPr>
      <w:sz w:val="20"/>
      <w:szCs w:val="20"/>
    </w:rPr>
  </w:style>
  <w:style w:type="character" w:customStyle="1" w:styleId="CommentTextChar">
    <w:name w:val="Comment Text Char"/>
    <w:basedOn w:val="DefaultParagraphFont"/>
    <w:link w:val="CommentText"/>
    <w:uiPriority w:val="99"/>
    <w:semiHidden/>
    <w:rsid w:val="008E2432"/>
    <w:rPr>
      <w:sz w:val="20"/>
      <w:szCs w:val="20"/>
    </w:rPr>
  </w:style>
  <w:style w:type="paragraph" w:styleId="CommentSubject">
    <w:name w:val="annotation subject"/>
    <w:basedOn w:val="CommentText"/>
    <w:next w:val="CommentText"/>
    <w:link w:val="CommentSubjectChar"/>
    <w:uiPriority w:val="99"/>
    <w:semiHidden/>
    <w:unhideWhenUsed/>
    <w:rsid w:val="008E2432"/>
    <w:rPr>
      <w:b/>
      <w:bCs/>
    </w:rPr>
  </w:style>
  <w:style w:type="character" w:customStyle="1" w:styleId="CommentSubjectChar">
    <w:name w:val="Comment Subject Char"/>
    <w:basedOn w:val="CommentTextChar"/>
    <w:link w:val="CommentSubject"/>
    <w:uiPriority w:val="99"/>
    <w:semiHidden/>
    <w:rsid w:val="008E24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753861537">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doi:10.1177/2515245918810225" TargetMode="External"/><Relationship Id="rId18" Type="http://schemas.openxmlformats.org/officeDocument/2006/relationships/image" Target="media/image1.jpeg"/><Relationship Id="rId26" Type="http://schemas.openxmlformats.org/officeDocument/2006/relationships/hyperlink" Target="https://www.frontiersin.org/article/10.3389/fpsyg.2019.00813" TargetMode="External"/><Relationship Id="rId3" Type="http://schemas.openxmlformats.org/officeDocument/2006/relationships/settings" Target="settings.xml"/><Relationship Id="rId21" Type="http://schemas.openxmlformats.org/officeDocument/2006/relationships/hyperlink" Target="https://doi.org/10.1016/j.jesp.2015.10.012" TargetMode="External"/><Relationship Id="rId7" Type="http://schemas.openxmlformats.org/officeDocument/2006/relationships/hyperlink" Target="mailto:fsingletonthorn@gmail.com" TargetMode="External"/><Relationship Id="rId12" Type="http://schemas.openxmlformats.org/officeDocument/2006/relationships/hyperlink" Target="doi:10.1027/1864-9335/a000178" TargetMode="External"/><Relationship Id="rId17" Type="http://schemas.openxmlformats.org/officeDocument/2006/relationships/hyperlink" Target="https://osf.io/7qvna/" TargetMode="External"/><Relationship Id="rId25" Type="http://schemas.openxmlformats.org/officeDocument/2006/relationships/hyperlink" Target="http://www.R-project.org" TargetMode="External"/><Relationship Id="rId2" Type="http://schemas.openxmlformats.org/officeDocument/2006/relationships/styles" Target="styles.xml"/><Relationship Id="rId16" Type="http://schemas.openxmlformats.org/officeDocument/2006/relationships/hyperlink" Target="https://osf.io/daj8b"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016/j.jesp.2015.10.012" TargetMode="External"/><Relationship Id="rId24" Type="http://schemas.openxmlformats.org/officeDocument/2006/relationships/hyperlink" Target="http://science.sciencemag.org/content/349/6251/aac4716.abstract" TargetMode="External"/><Relationship Id="rId5" Type="http://schemas.openxmlformats.org/officeDocument/2006/relationships/footnotes" Target="footnotes.xml"/><Relationship Id="rId15" Type="http://schemas.openxmlformats.org/officeDocument/2006/relationships/hyperlink" Target="https://github.com/fsingletonthorn/effectSizeAdjustment" TargetMode="External"/><Relationship Id="rId23" Type="http://schemas.openxmlformats.org/officeDocument/2006/relationships/hyperlink" Target="http://science.sciencemag.org/content/345/6203/1502.abstract" TargetMode="External"/><Relationship Id="rId28" Type="http://schemas.openxmlformats.org/officeDocument/2006/relationships/theme" Target="theme/theme1.xml"/><Relationship Id="rId10" Type="http://schemas.openxmlformats.org/officeDocument/2006/relationships/hyperlink" Target="doi:10.1038/s41562-018-0399-z" TargetMode="Externa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doi:10.1126/science.aac4716" TargetMode="External"/><Relationship Id="rId22" Type="http://schemas.openxmlformats.org/officeDocument/2006/relationships/hyperlink" Target="http://www.bmj.com/content/315/7109/629.abstract"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1DB7A3-1B98-4A0F-B7B1-C3F44CA13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5</TotalTime>
  <Pages>25</Pages>
  <Words>14306</Words>
  <Characters>80977</Characters>
  <Application>Microsoft Office Word</Application>
  <DocSecurity>0</DocSecurity>
  <Lines>1722</Lines>
  <Paragraphs>7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322</cp:revision>
  <cp:lastPrinted>2019-04-06T23:33:00Z</cp:lastPrinted>
  <dcterms:created xsi:type="dcterms:W3CDTF">2019-04-05T21:56:00Z</dcterms:created>
  <dcterms:modified xsi:type="dcterms:W3CDTF">2019-08-14T05:52:00Z</dcterms:modified>
</cp:coreProperties>
</file>